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92729" w:rsidRDefault="000E7A63" w:rsidP="000E7A63">
      <w:pPr>
        <w:pStyle w:val="Title"/>
      </w:pPr>
      <w:r>
        <w:t>User manual for MDMC</w:t>
      </w:r>
      <w:r w:rsidR="000B3CC8">
        <w:t xml:space="preserve"> version 0.1, </w:t>
      </w:r>
      <w:r w:rsidR="001F06F5">
        <w:t xml:space="preserve">Nov </w:t>
      </w:r>
      <w:bookmarkStart w:id="0" w:name="_GoBack"/>
      <w:bookmarkEnd w:id="0"/>
      <w:r w:rsidR="000B3CC8">
        <w:t>2017</w:t>
      </w:r>
    </w:p>
    <w:p w:rsidR="00BB6726" w:rsidRDefault="00BB6726" w:rsidP="000E7A63">
      <w:pPr>
        <w:pStyle w:val="Heading1"/>
      </w:pPr>
      <w:r>
        <w:t>DISCLAIMER</w:t>
      </w:r>
    </w:p>
    <w:p w:rsidR="000B3CC8" w:rsidRDefault="00BB6726" w:rsidP="00BB6726">
      <w:r>
        <w:t xml:space="preserve">This version of the software has only been tested </w:t>
      </w:r>
      <w:r w:rsidR="004950AD">
        <w:t>with argon data</w:t>
      </w:r>
      <w:r w:rsidR="006D7395">
        <w:t xml:space="preserve"> and </w:t>
      </w:r>
      <w:r w:rsidR="00E74B4E">
        <w:t xml:space="preserve">this </w:t>
      </w:r>
      <w:r w:rsidR="000B3CC8">
        <w:t xml:space="preserve">first </w:t>
      </w:r>
      <w:r w:rsidR="00E74B4E">
        <w:t xml:space="preserve">version </w:t>
      </w:r>
      <w:r w:rsidR="000B3CC8">
        <w:t xml:space="preserve">of MDMC </w:t>
      </w:r>
      <w:r w:rsidR="00E74B4E">
        <w:t xml:space="preserve">is </w:t>
      </w:r>
      <w:r w:rsidR="007F2B4B">
        <w:t>very much a pre-release version</w:t>
      </w:r>
      <w:r w:rsidR="000B3CC8">
        <w:t>.</w:t>
      </w:r>
    </w:p>
    <w:p w:rsidR="00BD79F9" w:rsidRDefault="00BD79F9" w:rsidP="00BD79F9">
      <w:pPr>
        <w:pStyle w:val="Heading1"/>
      </w:pPr>
      <w:r>
        <w:t>Introduction</w:t>
      </w:r>
    </w:p>
    <w:p w:rsidR="000B3CC8" w:rsidRPr="000B3CC8" w:rsidRDefault="000B3CC8" w:rsidP="000B3CC8">
      <w:r>
        <w:t>This manual explains how to use the software and thereby also form part of the code documentation for the software.</w:t>
      </w:r>
    </w:p>
    <w:p w:rsidR="00743B08" w:rsidRDefault="00743B08" w:rsidP="00BB6726">
      <w:r>
        <w:t>MDMC stands for Molecular Dynamics Monte Carlo.</w:t>
      </w:r>
    </w:p>
    <w:p w:rsidR="00BB6726" w:rsidRDefault="004950AD" w:rsidP="00BB6726">
      <w:r>
        <w:t xml:space="preserve">This user manual is </w:t>
      </w:r>
      <w:r w:rsidR="007F2B4B">
        <w:t xml:space="preserve">for </w:t>
      </w:r>
      <w:r w:rsidR="00E74B4E">
        <w:t xml:space="preserve">the </w:t>
      </w:r>
      <w:r w:rsidR="000B3CC8">
        <w:t xml:space="preserve">code </w:t>
      </w:r>
      <w:r w:rsidR="007F2B4B">
        <w:t xml:space="preserve">written and developed </w:t>
      </w:r>
      <w:r w:rsidR="00E74B4E">
        <w:t xml:space="preserve">during </w:t>
      </w:r>
      <w:r w:rsidR="00BD79F9">
        <w:t xml:space="preserve">parts of </w:t>
      </w:r>
      <w:r>
        <w:t>2005-2008</w:t>
      </w:r>
      <w:r w:rsidR="007F2B4B">
        <w:t>.</w:t>
      </w:r>
    </w:p>
    <w:p w:rsidR="000B3CC8" w:rsidRDefault="00E74B4E" w:rsidP="00BB6726">
      <w:r>
        <w:t>The</w:t>
      </w:r>
      <w:r w:rsidR="004950AD">
        <w:t xml:space="preserve"> </w:t>
      </w:r>
      <w:r>
        <w:t>software was created</w:t>
      </w:r>
      <w:r w:rsidR="007F2B4B">
        <w:t xml:space="preserve"> to test a new</w:t>
      </w:r>
      <w:r w:rsidR="004950AD">
        <w:t xml:space="preserve"> algorithm </w:t>
      </w:r>
      <w:r w:rsidR="007F2B4B">
        <w:t>for fitting</w:t>
      </w:r>
      <w:r>
        <w:t>/optimising</w:t>
      </w:r>
      <w:r w:rsidR="007F2B4B">
        <w:t xml:space="preserve"> </w:t>
      </w:r>
      <w:r>
        <w:t>Potential Energy (</w:t>
      </w:r>
      <w:r w:rsidR="007F2B4B">
        <w:t>PE</w:t>
      </w:r>
      <w:r>
        <w:t>)</w:t>
      </w:r>
      <w:r w:rsidR="007F2B4B">
        <w:t xml:space="preserve"> parameters against</w:t>
      </w:r>
      <w:r w:rsidR="000B3CC8">
        <w:t xml:space="preserve"> dynamical </w:t>
      </w:r>
      <w:r>
        <w:t>information</w:t>
      </w:r>
      <w:r w:rsidR="000B3CC8">
        <w:t xml:space="preserve"> such as S(q,omega) and S(q,t). </w:t>
      </w:r>
    </w:p>
    <w:p w:rsidR="004950AD" w:rsidRDefault="000B3CC8" w:rsidP="00BB6726">
      <w:r>
        <w:t>T</w:t>
      </w:r>
      <w:r w:rsidR="007F2B4B">
        <w:t>he software was written</w:t>
      </w:r>
      <w:r w:rsidR="004950AD">
        <w:t xml:space="preserve"> so </w:t>
      </w:r>
      <w:r w:rsidR="007F2B4B">
        <w:t>as to</w:t>
      </w:r>
      <w:r w:rsidR="00BD79F9">
        <w:t xml:space="preserve"> be </w:t>
      </w:r>
      <w:r w:rsidR="004950AD">
        <w:t>extendable</w:t>
      </w:r>
      <w:r w:rsidR="007066F3">
        <w:t xml:space="preserve"> and expandable</w:t>
      </w:r>
      <w:r w:rsidR="006D7395">
        <w:t>, for example, to accommodate future PE models</w:t>
      </w:r>
      <w:r w:rsidR="007066F3">
        <w:t>,</w:t>
      </w:r>
      <w:r w:rsidR="00FA35F7">
        <w:t xml:space="preserve"> see</w:t>
      </w:r>
      <w:r>
        <w:t xml:space="preserve"> the technical documentation:</w:t>
      </w:r>
      <w:r w:rsidR="00FA35F7">
        <w:t xml:space="preserve"> </w:t>
      </w:r>
      <w:r w:rsidR="008D2A7C" w:rsidRPr="008D2A7C">
        <w:t>tech_doc_release_v0.1.doc</w:t>
      </w:r>
      <w:r>
        <w:t>, which is located</w:t>
      </w:r>
      <w:r w:rsidR="008D2A7C">
        <w:t xml:space="preserve"> </w:t>
      </w:r>
      <w:r w:rsidR="007066F3">
        <w:t xml:space="preserve">in </w:t>
      </w:r>
      <w:r>
        <w:t xml:space="preserve">the </w:t>
      </w:r>
      <w:r w:rsidR="007066F3">
        <w:t xml:space="preserve">folder </w:t>
      </w:r>
      <w:r w:rsidR="007066F3" w:rsidRPr="007066F3">
        <w:rPr>
          <w:rFonts w:ascii="Courier" w:hAnsi="Courier"/>
        </w:rPr>
        <w:t>doc</w:t>
      </w:r>
      <w:r w:rsidR="006D7395">
        <w:t>.</w:t>
      </w:r>
    </w:p>
    <w:p w:rsidR="004950AD" w:rsidRDefault="006D7395" w:rsidP="00BB6726">
      <w:r>
        <w:t xml:space="preserve">For this version </w:t>
      </w:r>
      <w:r w:rsidR="00E74B4E">
        <w:t xml:space="preserve">there is </w:t>
      </w:r>
      <w:r w:rsidR="004950AD">
        <w:t xml:space="preserve">only support for </w:t>
      </w:r>
      <w:r w:rsidR="00D773EF">
        <w:t>fitting</w:t>
      </w:r>
      <w:r w:rsidR="00E74B4E">
        <w:t>/optimising</w:t>
      </w:r>
      <w:r w:rsidR="00D773EF">
        <w:t xml:space="preserve"> </w:t>
      </w:r>
      <w:r w:rsidR="004950AD">
        <w:t>L</w:t>
      </w:r>
      <w:r w:rsidR="00D773EF">
        <w:t>enn</w:t>
      </w:r>
      <w:r w:rsidR="00E74B4E">
        <w:t>ard-Jones PE parameters</w:t>
      </w:r>
      <w:r w:rsidR="00D773EF">
        <w:t>.</w:t>
      </w:r>
    </w:p>
    <w:p w:rsidR="007066F3" w:rsidRDefault="00F01904" w:rsidP="00BB6726">
      <w:r>
        <w:t>For the source code</w:t>
      </w:r>
      <w:r w:rsidR="007066F3">
        <w:t xml:space="preserve"> see </w:t>
      </w:r>
      <w:hyperlink r:id="rId7" w:history="1">
        <w:r w:rsidR="007066F3" w:rsidRPr="00B909B3">
          <w:rPr>
            <w:rStyle w:val="Hyperlink"/>
          </w:rPr>
          <w:t>https://github.com/MDMCproject/MDMC</w:t>
        </w:r>
      </w:hyperlink>
      <w:r w:rsidR="007066F3">
        <w:t xml:space="preserve"> and </w:t>
      </w:r>
      <w:r>
        <w:t xml:space="preserve">for </w:t>
      </w:r>
      <w:r w:rsidR="007066F3">
        <w:t xml:space="preserve">the </w:t>
      </w:r>
      <w:r>
        <w:t xml:space="preserve">source </w:t>
      </w:r>
      <w:r w:rsidR="007066F3">
        <w:t xml:space="preserve">code used </w:t>
      </w:r>
      <w:r w:rsidR="006D7395">
        <w:t>for this release</w:t>
      </w:r>
      <w:r>
        <w:t xml:space="preserve"> see</w:t>
      </w:r>
      <w:r w:rsidR="007066F3">
        <w:t xml:space="preserve"> </w:t>
      </w:r>
      <w:hyperlink r:id="rId8" w:history="1">
        <w:r w:rsidR="007066F3" w:rsidRPr="00B909B3">
          <w:rPr>
            <w:rStyle w:val="Hyperlink"/>
          </w:rPr>
          <w:t>https://github.com/MDMCproject/MDMC/releases</w:t>
        </w:r>
      </w:hyperlink>
      <w:r w:rsidR="007066F3">
        <w:t xml:space="preserve">. </w:t>
      </w:r>
    </w:p>
    <w:p w:rsidR="000E7A63" w:rsidRDefault="000E7A63" w:rsidP="000E7A63">
      <w:pPr>
        <w:pStyle w:val="Heading1"/>
      </w:pPr>
      <w:r>
        <w:t>To run</w:t>
      </w:r>
    </w:p>
    <w:p w:rsidR="000E7A63" w:rsidRDefault="00E74B4E" w:rsidP="000E7A63">
      <w:r>
        <w:t>MDMC</w:t>
      </w:r>
      <w:r w:rsidR="001D06E7">
        <w:t xml:space="preserve"> </w:t>
      </w:r>
      <w:r w:rsidR="000E7A63">
        <w:t>take</w:t>
      </w:r>
      <w:r w:rsidR="001D06E7">
        <w:t>s</w:t>
      </w:r>
      <w:r w:rsidR="000E7A63">
        <w:t xml:space="preserve"> </w:t>
      </w:r>
      <w:r>
        <w:t>one input</w:t>
      </w:r>
      <w:r w:rsidR="00F01904">
        <w:t>, which is</w:t>
      </w:r>
      <w:r w:rsidR="001D06E7">
        <w:t xml:space="preserve"> an MDMC </w:t>
      </w:r>
      <w:r w:rsidR="001D06E7" w:rsidRPr="00F01904">
        <w:rPr>
          <w:i/>
        </w:rPr>
        <w:t>job file</w:t>
      </w:r>
      <w:r w:rsidR="001D06E7">
        <w:t>.</w:t>
      </w:r>
    </w:p>
    <w:p w:rsidR="000E7A63" w:rsidRDefault="001D06E7" w:rsidP="000E7A63">
      <w:r>
        <w:t>To run MDMC</w:t>
      </w:r>
      <w:r w:rsidR="000E7A63">
        <w:t>:</w:t>
      </w:r>
    </w:p>
    <w:p w:rsidR="000E7A63" w:rsidRDefault="000E7A63" w:rsidP="000E7A63">
      <w:pPr>
        <w:pStyle w:val="ListParagraph"/>
        <w:numPr>
          <w:ilvl w:val="0"/>
          <w:numId w:val="1"/>
        </w:numPr>
      </w:pPr>
      <w:r>
        <w:t>Type mdmc.exe</w:t>
      </w:r>
    </w:p>
    <w:p w:rsidR="000E7A63" w:rsidRDefault="001D06E7" w:rsidP="000E7A63">
      <w:pPr>
        <w:pStyle w:val="ListParagraph"/>
        <w:numPr>
          <w:ilvl w:val="0"/>
          <w:numId w:val="1"/>
        </w:numPr>
      </w:pPr>
      <w:r>
        <w:t>When asked for a job file specify</w:t>
      </w:r>
      <w:r w:rsidR="000E7A63">
        <w:t xml:space="preserve"> the </w:t>
      </w:r>
      <w:r w:rsidR="000E7A63" w:rsidRPr="00FE5F46">
        <w:rPr>
          <w:i/>
        </w:rPr>
        <w:t xml:space="preserve">full </w:t>
      </w:r>
      <w:r w:rsidR="00FE5F46" w:rsidRPr="00FE5F46">
        <w:rPr>
          <w:i/>
        </w:rPr>
        <w:t>path</w:t>
      </w:r>
      <w:r w:rsidR="000E7A63" w:rsidRPr="00FE5F46">
        <w:rPr>
          <w:i/>
        </w:rPr>
        <w:t>name</w:t>
      </w:r>
      <w:r w:rsidR="000E7A63">
        <w:t xml:space="preserve"> </w:t>
      </w:r>
      <w:r w:rsidR="00FE5F46">
        <w:t xml:space="preserve">or the </w:t>
      </w:r>
      <w:r w:rsidR="00FE5F46" w:rsidRPr="00FE5F46">
        <w:rPr>
          <w:i/>
        </w:rPr>
        <w:t>full relative pathname</w:t>
      </w:r>
      <w:r w:rsidR="00FE5F46">
        <w:t xml:space="preserve"> </w:t>
      </w:r>
      <w:r w:rsidR="000E7A63">
        <w:t>of a job file</w:t>
      </w:r>
    </w:p>
    <w:p w:rsidR="004B758A" w:rsidRDefault="00E74B4E" w:rsidP="004B758A">
      <w:r>
        <w:t>As a first</w:t>
      </w:r>
      <w:r w:rsidR="00A7662D">
        <w:t xml:space="preserve"> test you may try</w:t>
      </w:r>
      <w:r w:rsidR="00417CBF">
        <w:t xml:space="preserve"> the job file,</w:t>
      </w:r>
      <w:r w:rsidR="00A7662D">
        <w:t xml:space="preserve"> md_control</w:t>
      </w:r>
      <w:r w:rsidR="00DC2640">
        <w:t>_argon</w:t>
      </w:r>
      <w:r w:rsidR="00A7662D">
        <w:t>.xml</w:t>
      </w:r>
      <w:r w:rsidR="00417CBF">
        <w:t>,</w:t>
      </w:r>
      <w:r w:rsidR="00A7662D">
        <w:t xml:space="preserve"> located in </w:t>
      </w:r>
      <w:r w:rsidR="004B758A">
        <w:t xml:space="preserve">the </w:t>
      </w:r>
      <w:r w:rsidR="004B758A" w:rsidRPr="00743B08">
        <w:rPr>
          <w:rFonts w:ascii="Courier" w:hAnsi="Courier" w:cs="Arial"/>
        </w:rPr>
        <w:t>job_files</w:t>
      </w:r>
      <w:r w:rsidR="004B758A" w:rsidRPr="00743B08">
        <w:rPr>
          <w:rFonts w:ascii="Courier" w:hAnsi="Courier"/>
        </w:rPr>
        <w:t xml:space="preserve"> </w:t>
      </w:r>
      <w:r w:rsidR="004B758A">
        <w:t>folder.</w:t>
      </w:r>
    </w:p>
    <w:p w:rsidR="004B758A" w:rsidRDefault="00E74B4E" w:rsidP="004B758A">
      <w:r>
        <w:t>MDMC</w:t>
      </w:r>
      <w:r w:rsidR="004B758A">
        <w:t xml:space="preserve"> output</w:t>
      </w:r>
      <w:r>
        <w:t>s are writing to</w:t>
      </w:r>
      <w:r w:rsidR="004B758A">
        <w:t xml:space="preserve"> </w:t>
      </w:r>
      <w:r w:rsidR="00A7662D">
        <w:t xml:space="preserve">the folder </w:t>
      </w:r>
      <w:r w:rsidR="00A7662D" w:rsidRPr="00743B08">
        <w:rPr>
          <w:rFonts w:ascii="Courier" w:hAnsi="Courier" w:cs="Arial"/>
        </w:rPr>
        <w:t>output</w:t>
      </w:r>
      <w:r w:rsidR="00A7662D">
        <w:t xml:space="preserve"> (if it does not exist it will be created) where mdmc.exe is </w:t>
      </w:r>
      <w:r w:rsidR="00F01904">
        <w:t xml:space="preserve">also </w:t>
      </w:r>
      <w:r w:rsidR="00A7662D">
        <w:t>located</w:t>
      </w:r>
      <w:r w:rsidR="004B758A">
        <w:t>.</w:t>
      </w:r>
    </w:p>
    <w:p w:rsidR="004B758A" w:rsidRDefault="004B758A" w:rsidP="00A7662D">
      <w:r>
        <w:t xml:space="preserve">The folder </w:t>
      </w:r>
      <w:r w:rsidRPr="00743B08">
        <w:rPr>
          <w:rFonts w:ascii="Courier" w:hAnsi="Courier" w:cs="Arial"/>
        </w:rPr>
        <w:t>for_plotting_results</w:t>
      </w:r>
      <w:r>
        <w:t xml:space="preserve"> contains various Matlab files for plotting</w:t>
      </w:r>
      <w:r w:rsidR="00743B08">
        <w:t xml:space="preserve"> and investigating</w:t>
      </w:r>
      <w:r>
        <w:t xml:space="preserve"> </w:t>
      </w:r>
      <w:r w:rsidR="00743B08">
        <w:t>MDMC outputs;</w:t>
      </w:r>
      <w:r w:rsidR="00A7662D">
        <w:t xml:space="preserve"> for more detail on this see </w:t>
      </w:r>
      <w:r w:rsidR="006D7395">
        <w:t>the</w:t>
      </w:r>
      <w:r w:rsidR="00743B08">
        <w:t xml:space="preserve"> </w:t>
      </w:r>
      <w:r w:rsidR="00A7662D">
        <w:t>section further below</w:t>
      </w:r>
      <w:r w:rsidR="006D7395">
        <w:t xml:space="preserve"> named </w:t>
      </w:r>
      <w:r w:rsidR="006D7395" w:rsidRPr="006D7395">
        <w:t>Scripts for displaying the output</w:t>
      </w:r>
      <w:r w:rsidR="00A7662D">
        <w:t>.</w:t>
      </w:r>
    </w:p>
    <w:p w:rsidR="000E7A63" w:rsidRDefault="00A7662D" w:rsidP="000E7A63">
      <w:pPr>
        <w:pStyle w:val="Heading1"/>
      </w:pPr>
      <w:r>
        <w:lastRenderedPageBreak/>
        <w:t xml:space="preserve">The </w:t>
      </w:r>
      <w:r w:rsidR="000E7A63">
        <w:t>Job file</w:t>
      </w:r>
    </w:p>
    <w:p w:rsidR="000E7A63" w:rsidRDefault="006D7395" w:rsidP="000E7A63">
      <w:r>
        <w:t>T</w:t>
      </w:r>
      <w:r w:rsidR="000E7A63">
        <w:t>he job file is what controls the simulation. A job file will always contain this element:</w:t>
      </w:r>
    </w:p>
    <w:p w:rsidR="000E7A63" w:rsidRPr="004950AD" w:rsidRDefault="000E7A63" w:rsidP="000E7A63">
      <w:pPr>
        <w:rPr>
          <w:rFonts w:ascii="Courier New" w:hAnsi="Courier New" w:cs="Courier New"/>
          <w:sz w:val="20"/>
          <w:szCs w:val="20"/>
        </w:rPr>
      </w:pPr>
      <w:r w:rsidRPr="004950AD">
        <w:rPr>
          <w:rFonts w:ascii="Courier New" w:hAnsi="Courier New" w:cs="Courier New"/>
          <w:sz w:val="20"/>
          <w:szCs w:val="20"/>
        </w:rPr>
        <w:t xml:space="preserve">  &lt;</w:t>
      </w:r>
      <w:r w:rsidRPr="004950AD">
        <w:rPr>
          <w:rFonts w:ascii="Courier New" w:hAnsi="Courier New" w:cs="Courier New"/>
          <w:b/>
          <w:sz w:val="20"/>
          <w:szCs w:val="20"/>
        </w:rPr>
        <w:t>control-object</w:t>
      </w:r>
      <w:r w:rsidRPr="004950AD">
        <w:rPr>
          <w:rFonts w:ascii="Courier New" w:hAnsi="Courier New" w:cs="Courier New"/>
          <w:sz w:val="20"/>
          <w:szCs w:val="20"/>
        </w:rPr>
        <w:t xml:space="preserve"> name="mdmc_control_time_corr"&gt;</w:t>
      </w:r>
    </w:p>
    <w:p w:rsidR="000E7A63" w:rsidRDefault="000E7A63" w:rsidP="000E7A63">
      <w:r>
        <w:t xml:space="preserve">This element has the attribute </w:t>
      </w:r>
      <w:r w:rsidRPr="00A7662D">
        <w:rPr>
          <w:rFonts w:ascii="Courier New" w:hAnsi="Courier New" w:cs="Courier New"/>
        </w:rPr>
        <w:t>name</w:t>
      </w:r>
      <w:r w:rsidR="00A7662D">
        <w:t xml:space="preserve"> which specifies the algorithm that MDMC will</w:t>
      </w:r>
      <w:r>
        <w:t xml:space="preserve"> run. As of this writing </w:t>
      </w:r>
      <w:r w:rsidR="00417CBF">
        <w:t>MDMC includes</w:t>
      </w:r>
      <w:r w:rsidR="00743B08">
        <w:t xml:space="preserve"> these algorithms</w:t>
      </w:r>
      <w:r>
        <w:t>:</w:t>
      </w:r>
    </w:p>
    <w:p w:rsidR="000E7A63" w:rsidRDefault="000E7A63" w:rsidP="000E7A63">
      <w:pPr>
        <w:pStyle w:val="ListParagraph"/>
        <w:numPr>
          <w:ilvl w:val="0"/>
          <w:numId w:val="2"/>
        </w:numPr>
      </w:pPr>
      <w:r>
        <w:t>mc_control</w:t>
      </w:r>
      <w:r w:rsidR="00F06450">
        <w:t xml:space="preserve"> (just contain </w:t>
      </w:r>
      <w:r w:rsidR="00F06450" w:rsidRPr="00743B08">
        <w:rPr>
          <w:noProof/>
        </w:rPr>
        <w:t>pseudo</w:t>
      </w:r>
      <w:r w:rsidR="00743B08" w:rsidRPr="00743B08">
        <w:rPr>
          <w:noProof/>
        </w:rPr>
        <w:t>-</w:t>
      </w:r>
      <w:r w:rsidR="00F06450" w:rsidRPr="00743B08">
        <w:rPr>
          <w:noProof/>
        </w:rPr>
        <w:t>code</w:t>
      </w:r>
      <w:r w:rsidR="00F06450">
        <w:t xml:space="preserve"> – in theory you could use the MDMC </w:t>
      </w:r>
      <w:r w:rsidR="00743B08">
        <w:t>framework to run</w:t>
      </w:r>
      <w:r w:rsidR="00F06450">
        <w:t xml:space="preserve"> </w:t>
      </w:r>
      <w:r w:rsidR="00743B08">
        <w:t>Monte Carlo (</w:t>
      </w:r>
      <w:r w:rsidR="00F06450">
        <w:t>MC</w:t>
      </w:r>
      <w:r w:rsidR="00743B08">
        <w:t>) only algorithms like Reverse MC</w:t>
      </w:r>
      <w:r w:rsidR="00F06450">
        <w:t xml:space="preserve">) </w:t>
      </w:r>
    </w:p>
    <w:p w:rsidR="000E7A63" w:rsidRDefault="000E7A63" w:rsidP="000E7A63">
      <w:pPr>
        <w:pStyle w:val="ListParagraph"/>
        <w:numPr>
          <w:ilvl w:val="0"/>
          <w:numId w:val="2"/>
        </w:numPr>
      </w:pPr>
      <w:r>
        <w:t>md_control</w:t>
      </w:r>
      <w:r w:rsidR="009A7073">
        <w:t xml:space="preserve"> (run </w:t>
      </w:r>
      <w:r w:rsidR="009A7073" w:rsidRPr="00CC4A7A">
        <w:rPr>
          <w:noProof/>
        </w:rPr>
        <w:t xml:space="preserve">a </w:t>
      </w:r>
      <w:r w:rsidR="00743B08" w:rsidRPr="00CC4A7A">
        <w:rPr>
          <w:noProof/>
        </w:rPr>
        <w:t>Molecular</w:t>
      </w:r>
      <w:r w:rsidR="00743B08" w:rsidRPr="00743B08">
        <w:rPr>
          <w:noProof/>
        </w:rPr>
        <w:t xml:space="preserve"> Dynamics (</w:t>
      </w:r>
      <w:r w:rsidR="009A7073" w:rsidRPr="00743B08">
        <w:rPr>
          <w:noProof/>
        </w:rPr>
        <w:t>MD</w:t>
      </w:r>
      <w:r w:rsidR="00743B08" w:rsidRPr="00743B08">
        <w:rPr>
          <w:noProof/>
        </w:rPr>
        <w:t>)</w:t>
      </w:r>
      <w:r w:rsidR="009A7073">
        <w:t xml:space="preserve"> </w:t>
      </w:r>
      <w:r w:rsidR="00743B08">
        <w:t xml:space="preserve">simulation </w:t>
      </w:r>
      <w:r w:rsidR="009A7073">
        <w:t>and output</w:t>
      </w:r>
      <w:r w:rsidR="00743B08">
        <w:t>s R</w:t>
      </w:r>
      <w:r w:rsidR="009A7073">
        <w:t>ad</w:t>
      </w:r>
      <w:r w:rsidR="00743B08">
        <w:t>ial Distribution Function (RDF) information</w:t>
      </w:r>
      <w:r w:rsidR="00F01904">
        <w:t xml:space="preserve">; also called </w:t>
      </w:r>
      <w:r w:rsidR="00417CBF">
        <w:t xml:space="preserve">the </w:t>
      </w:r>
      <w:r w:rsidR="00F01904">
        <w:t xml:space="preserve">pair distribution function or </w:t>
      </w:r>
      <w:r w:rsidR="00417CBF">
        <w:t xml:space="preserve">the </w:t>
      </w:r>
      <w:r w:rsidR="00F01904">
        <w:t>pair correlation function</w:t>
      </w:r>
      <w:r w:rsidR="009A7073">
        <w:t>)</w:t>
      </w:r>
      <w:r w:rsidR="00F06450">
        <w:t xml:space="preserve"> </w:t>
      </w:r>
    </w:p>
    <w:p w:rsidR="000E7A63" w:rsidRDefault="000E7A63" w:rsidP="000E7A63">
      <w:pPr>
        <w:pStyle w:val="ListParagraph"/>
        <w:numPr>
          <w:ilvl w:val="0"/>
          <w:numId w:val="2"/>
        </w:numPr>
      </w:pPr>
      <w:r>
        <w:t>md_control_time_corr</w:t>
      </w:r>
      <w:r w:rsidR="009A7073">
        <w:t xml:space="preserve"> (same as above, although this go a step further </w:t>
      </w:r>
      <w:r w:rsidR="00743B08">
        <w:t>by calculating</w:t>
      </w:r>
      <w:r w:rsidR="009A7073">
        <w:t xml:space="preserve"> sp</w:t>
      </w:r>
      <w:r w:rsidR="00C2032F">
        <w:t>ace and time correlation information</w:t>
      </w:r>
      <w:r w:rsidR="009A7073">
        <w:t xml:space="preserve"> and </w:t>
      </w:r>
      <w:r w:rsidR="00C2032F">
        <w:t xml:space="preserve">from this e.g. calculates </w:t>
      </w:r>
      <w:r w:rsidR="009A7073">
        <w:t>S(q, omega)</w:t>
      </w:r>
      <w:r w:rsidR="00C2032F">
        <w:t xml:space="preserve"> data</w:t>
      </w:r>
      <w:r w:rsidR="009A7073">
        <w:t>)</w:t>
      </w:r>
    </w:p>
    <w:p w:rsidR="000E7A63" w:rsidRDefault="000E7A63" w:rsidP="000E7A63">
      <w:pPr>
        <w:pStyle w:val="ListParagraph"/>
        <w:numPr>
          <w:ilvl w:val="0"/>
          <w:numId w:val="2"/>
        </w:numPr>
      </w:pPr>
      <w:r>
        <w:t>md_gridsearch_control</w:t>
      </w:r>
      <w:r w:rsidR="009A7073">
        <w:t xml:space="preserve"> (calculate</w:t>
      </w:r>
      <w:r w:rsidR="006D7395">
        <w:t>s</w:t>
      </w:r>
      <w:r w:rsidR="009A7073">
        <w:t xml:space="preserve"> FOM over a grid of PE parameters against </w:t>
      </w:r>
      <w:r w:rsidR="009A7073" w:rsidRPr="00743B08">
        <w:rPr>
          <w:noProof/>
        </w:rPr>
        <w:t>a</w:t>
      </w:r>
      <w:r w:rsidR="00743B08" w:rsidRPr="00743B08">
        <w:rPr>
          <w:noProof/>
        </w:rPr>
        <w:t>n</w:t>
      </w:r>
      <w:r w:rsidR="009A7073" w:rsidRPr="00743B08">
        <w:rPr>
          <w:noProof/>
        </w:rPr>
        <w:t xml:space="preserve"> </w:t>
      </w:r>
      <w:r w:rsidR="00743B08">
        <w:rPr>
          <w:noProof/>
        </w:rPr>
        <w:t>RDF</w:t>
      </w:r>
      <w:r w:rsidR="009A7073">
        <w:t xml:space="preserve"> data set)</w:t>
      </w:r>
    </w:p>
    <w:p w:rsidR="000E7A63" w:rsidRDefault="000E7A63" w:rsidP="000E7A63">
      <w:pPr>
        <w:pStyle w:val="ListParagraph"/>
        <w:numPr>
          <w:ilvl w:val="0"/>
          <w:numId w:val="2"/>
        </w:numPr>
      </w:pPr>
      <w:r>
        <w:t>mdmc_control</w:t>
      </w:r>
      <w:r w:rsidR="009A7073">
        <w:t xml:space="preserve"> (does </w:t>
      </w:r>
      <w:r w:rsidR="009A7073" w:rsidRPr="009F0BA7">
        <w:rPr>
          <w:noProof/>
        </w:rPr>
        <w:t>a</w:t>
      </w:r>
      <w:r w:rsidR="00743B08" w:rsidRPr="009F0BA7">
        <w:rPr>
          <w:noProof/>
        </w:rPr>
        <w:t>n</w:t>
      </w:r>
      <w:r w:rsidR="009A7073" w:rsidRPr="009F0BA7">
        <w:rPr>
          <w:noProof/>
        </w:rPr>
        <w:t xml:space="preserve"> optimisation</w:t>
      </w:r>
      <w:r w:rsidR="009A7073">
        <w:t xml:space="preserve"> of PE parameters against </w:t>
      </w:r>
      <w:r w:rsidR="00743B08">
        <w:rPr>
          <w:noProof/>
        </w:rPr>
        <w:t>RDF</w:t>
      </w:r>
      <w:r w:rsidR="00C2032F">
        <w:t xml:space="preserve"> data </w:t>
      </w:r>
      <w:r w:rsidR="009A7073">
        <w:t>using Metropolis MC)</w:t>
      </w:r>
    </w:p>
    <w:p w:rsidR="000E7A63" w:rsidRDefault="000E7A63" w:rsidP="000E7A63">
      <w:pPr>
        <w:pStyle w:val="ListParagraph"/>
        <w:numPr>
          <w:ilvl w:val="0"/>
          <w:numId w:val="2"/>
        </w:numPr>
      </w:pPr>
      <w:r>
        <w:t>mdmc_control_time_corr</w:t>
      </w:r>
      <w:r w:rsidR="009A7073">
        <w:t xml:space="preserve"> (same as above but against</w:t>
      </w:r>
      <w:r w:rsidR="00743B08">
        <w:t xml:space="preserve"> dynamical structure factor data</w:t>
      </w:r>
      <w:r w:rsidR="00C2032F">
        <w:t xml:space="preserve"> or other dynamical and structural data</w:t>
      </w:r>
      <w:r w:rsidR="009A7073">
        <w:t>)</w:t>
      </w:r>
    </w:p>
    <w:p w:rsidR="00F06450" w:rsidRDefault="00F06450" w:rsidP="00F06450">
      <w:r>
        <w:t>These algorithms were historically developed as iterative steps towards created mdmc_control_time_corr.</w:t>
      </w:r>
    </w:p>
    <w:p w:rsidR="00C52BF4" w:rsidRDefault="004F66FF" w:rsidP="000E7A63">
      <w:r>
        <w:t xml:space="preserve">The algorithm </w:t>
      </w:r>
      <w:r w:rsidR="000E7A63">
        <w:t>mdmc_control_time_corr</w:t>
      </w:r>
      <w:r>
        <w:t xml:space="preserve"> </w:t>
      </w:r>
      <w:r w:rsidR="000E7A63">
        <w:t xml:space="preserve">optimises MD parameters against dynamical </w:t>
      </w:r>
      <w:r w:rsidR="00C2032F">
        <w:t>and structura</w:t>
      </w:r>
      <w:r w:rsidR="00C52BF4">
        <w:t>l information</w:t>
      </w:r>
      <w:r w:rsidR="00C2032F">
        <w:t xml:space="preserve">; as of this writing this is supported for: S(q, omega), S(q, t) and </w:t>
      </w:r>
      <w:r w:rsidR="00C52BF4">
        <w:t xml:space="preserve">‘data’ in the form of </w:t>
      </w:r>
      <w:r w:rsidR="00C2032F">
        <w:t xml:space="preserve">the </w:t>
      </w:r>
      <w:r w:rsidR="00C52BF4">
        <w:t>distinct part of the space-time pair correlation function g</w:t>
      </w:r>
      <w:r w:rsidR="00C52BF4">
        <w:rPr>
          <w:vertAlign w:val="subscript"/>
        </w:rPr>
        <w:t>d</w:t>
      </w:r>
      <w:r w:rsidR="00C52BF4">
        <w:t xml:space="preserve">(r,t). </w:t>
      </w:r>
    </w:p>
    <w:p w:rsidR="004B758A" w:rsidRDefault="00C52BF4" w:rsidP="000E7A63">
      <w:r>
        <w:t>T</w:t>
      </w:r>
      <w:r w:rsidR="00743B08">
        <w:t>he MDMC framework allows entirely new algorithms to</w:t>
      </w:r>
      <w:r w:rsidR="004B758A">
        <w:t xml:space="preserve"> be add</w:t>
      </w:r>
      <w:r>
        <w:t>ed in a pluggable way,</w:t>
      </w:r>
      <w:r w:rsidR="004F66FF">
        <w:t xml:space="preserve"> although</w:t>
      </w:r>
      <w:r>
        <w:t>,</w:t>
      </w:r>
      <w:r w:rsidR="004F66FF">
        <w:t xml:space="preserve"> this requires adding code and </w:t>
      </w:r>
      <w:r>
        <w:t>therefore see the technical documentation (</w:t>
      </w:r>
      <w:r w:rsidRPr="008D2A7C">
        <w:t>tech_doc_release_v0.1.doc</w:t>
      </w:r>
      <w:r>
        <w:t xml:space="preserve"> in folder </w:t>
      </w:r>
      <w:r w:rsidRPr="007066F3">
        <w:rPr>
          <w:rFonts w:ascii="Courier" w:hAnsi="Courier"/>
        </w:rPr>
        <w:t>doc</w:t>
      </w:r>
      <w:r>
        <w:t>) for more on this</w:t>
      </w:r>
      <w:r w:rsidR="004B758A">
        <w:t xml:space="preserve">. </w:t>
      </w:r>
    </w:p>
    <w:p w:rsidR="000E7A63" w:rsidRDefault="004B758A" w:rsidP="000E7A63">
      <w:r>
        <w:t>This user m</w:t>
      </w:r>
      <w:r w:rsidR="001A56CF">
        <w:t xml:space="preserve">anual </w:t>
      </w:r>
      <w:r w:rsidR="004F66FF">
        <w:t>focus</w:t>
      </w:r>
      <w:r w:rsidR="00C52BF4">
        <w:t>es on writing</w:t>
      </w:r>
      <w:r w:rsidR="004F66FF">
        <w:t xml:space="preserve"> </w:t>
      </w:r>
      <w:r>
        <w:t>a job file for the algorithm mdmc_control</w:t>
      </w:r>
      <w:r w:rsidR="000E7882">
        <w:t>_tim</w:t>
      </w:r>
      <w:r w:rsidR="004F66FF">
        <w:t>e_corr. Options available to</w:t>
      </w:r>
      <w:r w:rsidR="000E7882">
        <w:t xml:space="preserve"> </w:t>
      </w:r>
      <w:r w:rsidR="004F66FF">
        <w:t>the other</w:t>
      </w:r>
      <w:r w:rsidR="001A56CF">
        <w:t xml:space="preserve"> algorithm</w:t>
      </w:r>
      <w:r w:rsidR="00C52BF4">
        <w:t>s</w:t>
      </w:r>
      <w:r w:rsidR="001A56CF">
        <w:t xml:space="preserve"> are, with a </w:t>
      </w:r>
      <w:r w:rsidR="004F66FF">
        <w:t>few exceptions,</w:t>
      </w:r>
      <w:r w:rsidR="000E7882">
        <w:t xml:space="preserve"> a subset of the options available for mdmc_control_time_corr.</w:t>
      </w:r>
    </w:p>
    <w:p w:rsidR="004F66FF" w:rsidRDefault="004F66FF" w:rsidP="000E7A63">
      <w:r>
        <w:t>The job file require</w:t>
      </w:r>
      <w:r w:rsidR="006D7395">
        <w:t>s</w:t>
      </w:r>
      <w:r>
        <w:t xml:space="preserve"> a </w:t>
      </w:r>
      <w:r w:rsidRPr="009702F4">
        <w:rPr>
          <w:rFonts w:ascii="Courier New" w:hAnsi="Courier New" w:cs="Courier New"/>
          <w:sz w:val="20"/>
          <w:szCs w:val="20"/>
        </w:rPr>
        <w:t>structure</w:t>
      </w:r>
      <w:r>
        <w:t xml:space="preserve"> element: 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 &lt;!-- Define structure from file --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 &lt;!--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 &lt;</w:t>
      </w:r>
      <w:r w:rsidRPr="009702F4">
        <w:rPr>
          <w:rFonts w:ascii="Courier New" w:hAnsi="Courier New" w:cs="Courier New"/>
          <w:b/>
          <w:color w:val="00B050"/>
          <w:sz w:val="16"/>
          <w:szCs w:val="16"/>
        </w:rPr>
        <w:t>structure</w:t>
      </w:r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filename="some_structure.xml"&gt; &lt;/structure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 --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 &lt;!-- Alternatively build structure in code --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9702F4">
        <w:rPr>
          <w:rFonts w:ascii="Courier New" w:hAnsi="Courier New" w:cs="Courier New"/>
          <w:sz w:val="20"/>
          <w:szCs w:val="20"/>
        </w:rPr>
        <w:t xml:space="preserve">  &lt;</w:t>
      </w:r>
      <w:r w:rsidRPr="009702F4">
        <w:rPr>
          <w:rFonts w:ascii="Courier New" w:hAnsi="Courier New" w:cs="Courier New"/>
          <w:b/>
          <w:sz w:val="20"/>
          <w:szCs w:val="20"/>
        </w:rPr>
        <w:t>structure</w:t>
      </w:r>
      <w:r w:rsidRPr="009702F4">
        <w:rPr>
          <w:rFonts w:ascii="Courier New" w:hAnsi="Courier New" w:cs="Courier New"/>
          <w:sz w:val="20"/>
          <w:szCs w:val="20"/>
        </w:rPr>
        <w:t xml:space="preserve"> what-init-structure-to-build="fcc"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9702F4">
        <w:rPr>
          <w:rFonts w:ascii="Courier New" w:hAnsi="Courier New" w:cs="Courier New"/>
          <w:sz w:val="20"/>
          <w:szCs w:val="20"/>
        </w:rPr>
        <w:t xml:space="preserve">    &lt;title&gt;Liquid Ar&lt;/title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9702F4">
        <w:rPr>
          <w:rFonts w:ascii="Courier New" w:hAnsi="Courier New" w:cs="Courier New"/>
          <w:sz w:val="20"/>
          <w:szCs w:val="20"/>
        </w:rPr>
        <w:t xml:space="preserve">    &lt;density units="atom/AA3" val="0.0176" /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9702F4">
        <w:rPr>
          <w:rFonts w:ascii="Courier New" w:hAnsi="Courier New" w:cs="Courier New"/>
          <w:sz w:val="20"/>
          <w:szCs w:val="20"/>
        </w:rPr>
        <w:t xml:space="preserve">    &lt;number-of-unit-cells nx="6" ny ="6" nz="6" /&gt;</w:t>
      </w:r>
    </w:p>
    <w:p w:rsidR="00921A72" w:rsidRPr="009702F4" w:rsidRDefault="00921A72" w:rsidP="00C52BF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9702F4">
        <w:rPr>
          <w:rFonts w:ascii="Courier New" w:hAnsi="Courier New" w:cs="Courier New"/>
          <w:sz w:val="20"/>
          <w:szCs w:val="20"/>
        </w:rPr>
        <w:t xml:space="preserve">  &lt;/structure&gt;</w:t>
      </w:r>
    </w:p>
    <w:p w:rsidR="00C52BF4" w:rsidRPr="00C52BF4" w:rsidRDefault="00C52BF4" w:rsidP="00C52BF4">
      <w:pPr>
        <w:spacing w:after="0" w:line="240" w:lineRule="auto"/>
        <w:rPr>
          <w:rFonts w:ascii="Courier" w:hAnsi="Courier"/>
          <w:sz w:val="20"/>
          <w:szCs w:val="20"/>
        </w:rPr>
      </w:pPr>
    </w:p>
    <w:p w:rsidR="000E7882" w:rsidRDefault="000E7882" w:rsidP="00921A72">
      <w:r>
        <w:lastRenderedPageBreak/>
        <w:t xml:space="preserve">The </w:t>
      </w:r>
      <w:r w:rsidR="001A56CF" w:rsidRPr="009702F4">
        <w:rPr>
          <w:rFonts w:ascii="Courier New" w:hAnsi="Courier New" w:cs="Courier New"/>
          <w:sz w:val="20"/>
          <w:szCs w:val="20"/>
        </w:rPr>
        <w:t>structure</w:t>
      </w:r>
      <w:r w:rsidR="001A56CF">
        <w:t xml:space="preserve"> </w:t>
      </w:r>
      <w:r>
        <w:t>element is</w:t>
      </w:r>
      <w:r w:rsidR="00C52BF4">
        <w:t xml:space="preserve"> used to define </w:t>
      </w:r>
      <w:r w:rsidR="001A56CF">
        <w:t>the starting structure. This</w:t>
      </w:r>
      <w:r>
        <w:t xml:space="preserve"> can be done </w:t>
      </w:r>
      <w:r w:rsidR="00C52BF4">
        <w:t>in two ways as illustrated</w:t>
      </w:r>
      <w:r w:rsidR="00921A72">
        <w:t xml:space="preserve"> above, </w:t>
      </w:r>
      <w:r>
        <w:t xml:space="preserve">either by </w:t>
      </w:r>
      <w:r w:rsidR="00921A72" w:rsidRPr="009702F4">
        <w:rPr>
          <w:rFonts w:ascii="Courier New" w:hAnsi="Courier New" w:cs="Courier New"/>
          <w:sz w:val="20"/>
          <w:szCs w:val="20"/>
        </w:rPr>
        <w:t>&lt;structure filename="some_structure.xml"</w:t>
      </w:r>
      <w:r w:rsidR="00921A72">
        <w:t xml:space="preserve"> or </w:t>
      </w:r>
      <w:r w:rsidR="00921A72" w:rsidRPr="00A76350">
        <w:rPr>
          <w:rFonts w:ascii="Courier New" w:hAnsi="Courier New" w:cs="Courier New"/>
          <w:sz w:val="20"/>
          <w:szCs w:val="20"/>
        </w:rPr>
        <w:t>&lt;structure what-init-structure-to-build="fcc"</w:t>
      </w:r>
      <w:r w:rsidR="004F66FF">
        <w:t>. In the former case by naming</w:t>
      </w:r>
      <w:r w:rsidR="00921A72">
        <w:t xml:space="preserve"> a file which </w:t>
      </w:r>
      <w:r w:rsidR="0077366B">
        <w:t xml:space="preserve">must conform to </w:t>
      </w:r>
      <w:r w:rsidR="004F66FF">
        <w:t>the</w:t>
      </w:r>
      <w:r w:rsidR="005F29B4">
        <w:t xml:space="preserve"> </w:t>
      </w:r>
      <w:r w:rsidR="0077366B">
        <w:t xml:space="preserve">file </w:t>
      </w:r>
      <w:r w:rsidR="005F29B4">
        <w:t>format: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>&lt;molecule title="rho = 0.02026"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&lt;this-file-was-created when="Date 26/06/2017; time 16:02:33" /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&lt;box-edges units="AA" x="34.93459" y="34.93459" z="34.93459" /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&lt;atomArray number="864" units="AA"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atom id="1" elementType="Ar" x3="12.304995" y3="-7.918292" z3="-12.436355" /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atom id="2" elementType="Ar" x3="-15.329575" y3="-3.371399" z3="-17.431598" /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atom id="3" elementType="Ar" x3="17.017586" y3="-5.852872" z3="15.047124" /&gt;</w:t>
      </w:r>
    </w:p>
    <w:p w:rsidR="001A56CF" w:rsidRPr="00A76350" w:rsidRDefault="001A56CF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5F29B4" w:rsidRPr="00A76350" w:rsidRDefault="001A56CF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... etc.</w:t>
      </w:r>
    </w:p>
    <w:p w:rsidR="001A56CF" w:rsidRPr="00A76350" w:rsidRDefault="001A56CF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atom id="864" elementType="Ar" x3="6.445993" y3="12.690932" z3="4.848541" /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&lt;/atomArray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&lt;/molecule&gt;  </w:t>
      </w:r>
    </w:p>
    <w:p w:rsidR="00DE0905" w:rsidRPr="00DE0905" w:rsidRDefault="00DE0905" w:rsidP="00DE0905">
      <w:pPr>
        <w:spacing w:after="0" w:line="240" w:lineRule="auto"/>
        <w:rPr>
          <w:rFonts w:ascii="Courier" w:hAnsi="Courier"/>
          <w:sz w:val="20"/>
          <w:szCs w:val="20"/>
        </w:rPr>
      </w:pPr>
    </w:p>
    <w:p w:rsidR="00921A72" w:rsidRDefault="006D7395" w:rsidP="000E7A63">
      <w:r>
        <w:t>F</w:t>
      </w:r>
      <w:r w:rsidR="00417CBF">
        <w:t>or example,</w:t>
      </w:r>
      <w:r w:rsidR="005F29B4">
        <w:t xml:space="preserve"> the algorithm md_control write</w:t>
      </w:r>
      <w:r w:rsidR="0077366B">
        <w:t>s</w:t>
      </w:r>
      <w:r w:rsidR="005F29B4">
        <w:t xml:space="preserve"> out such a file </w:t>
      </w:r>
      <w:r w:rsidR="0077366B">
        <w:t>at the end of its execution</w:t>
      </w:r>
      <w:r w:rsidR="00921A72">
        <w:t>.</w:t>
      </w:r>
    </w:p>
    <w:p w:rsidR="00DE0905" w:rsidRDefault="001A56CF" w:rsidP="000E7A63">
      <w:r>
        <w:t>For the other</w:t>
      </w:r>
      <w:r w:rsidR="00DE0905">
        <w:t xml:space="preserve"> c</w:t>
      </w:r>
      <w:r w:rsidR="004F66FF">
        <w:t xml:space="preserve">ase </w:t>
      </w:r>
      <w:r w:rsidR="004F66FF" w:rsidRPr="001A56CF">
        <w:rPr>
          <w:noProof/>
        </w:rPr>
        <w:t>a</w:t>
      </w:r>
      <w:r w:rsidRPr="001A56CF">
        <w:rPr>
          <w:noProof/>
        </w:rPr>
        <w:t xml:space="preserve"> </w:t>
      </w:r>
      <w:r>
        <w:rPr>
          <w:noProof/>
        </w:rPr>
        <w:t>starting</w:t>
      </w:r>
      <w:r w:rsidR="004F66FF" w:rsidRPr="001A56CF">
        <w:rPr>
          <w:noProof/>
        </w:rPr>
        <w:t xml:space="preserve"> structure</w:t>
      </w:r>
      <w:r w:rsidR="004F66FF">
        <w:t xml:space="preserve"> is built in </w:t>
      </w:r>
      <w:r w:rsidR="00DE0905">
        <w:t xml:space="preserve">code from </w:t>
      </w:r>
      <w:r>
        <w:t xml:space="preserve">the </w:t>
      </w:r>
      <w:r w:rsidR="00DE0905">
        <w:t>information</w:t>
      </w:r>
      <w:r w:rsidR="004F66FF">
        <w:t xml:space="preserve"> provided. T</w:t>
      </w:r>
      <w:r w:rsidR="00DE0905">
        <w:t xml:space="preserve">he attribute </w:t>
      </w:r>
      <w:r w:rsidR="00DE0905" w:rsidRPr="00A76350">
        <w:rPr>
          <w:rFonts w:ascii="Courier New" w:hAnsi="Courier New" w:cs="Courier New"/>
          <w:sz w:val="20"/>
          <w:szCs w:val="20"/>
        </w:rPr>
        <w:t>what-init-structure-to-build</w:t>
      </w:r>
      <w:r w:rsidR="004F66FF">
        <w:t xml:space="preserve"> </w:t>
      </w:r>
      <w:r w:rsidR="00A76350">
        <w:t xml:space="preserve"> </w:t>
      </w:r>
      <w:r>
        <w:t>accepts</w:t>
      </w:r>
      <w:r w:rsidR="004F66FF">
        <w:t xml:space="preserve"> the value</w:t>
      </w:r>
      <w:r>
        <w:t>s:</w:t>
      </w:r>
      <w:r w:rsidR="004F66FF">
        <w:t xml:space="preserve"> “fcc” and</w:t>
      </w:r>
      <w:r w:rsidR="00DE0905">
        <w:t xml:space="preserve"> “simple-cubic”. The structure </w:t>
      </w:r>
      <w:r w:rsidR="004F66FF">
        <w:t>created has</w:t>
      </w:r>
      <w:r w:rsidR="00DE0905">
        <w:t xml:space="preserve"> the </w:t>
      </w:r>
      <w:r w:rsidR="004F66FF">
        <w:t xml:space="preserve">specified </w:t>
      </w:r>
      <w:r w:rsidR="004F66FF" w:rsidRPr="00CD29A5">
        <w:rPr>
          <w:rFonts w:ascii="Courier" w:hAnsi="Courier"/>
        </w:rPr>
        <w:t>density</w:t>
      </w:r>
      <w:r w:rsidR="004F66FF">
        <w:t xml:space="preserve"> </w:t>
      </w:r>
      <w:r w:rsidR="00DE0905">
        <w:t>(in u</w:t>
      </w:r>
      <w:r w:rsidR="00CD29A5">
        <w:t xml:space="preserve">nits of atoms per cubic AA) with a box of </w:t>
      </w:r>
      <w:r w:rsidR="00CD29A5" w:rsidRPr="00A76350">
        <w:rPr>
          <w:rFonts w:ascii="Courier New" w:hAnsi="Courier New" w:cs="Courier New"/>
          <w:noProof/>
          <w:sz w:val="20"/>
          <w:szCs w:val="20"/>
        </w:rPr>
        <w:t>nx</w:t>
      </w:r>
      <w:r w:rsidR="00CD29A5">
        <w:t xml:space="preserve">, </w:t>
      </w:r>
      <w:r w:rsidR="00CD29A5" w:rsidRPr="00A76350">
        <w:rPr>
          <w:rFonts w:ascii="Courier New" w:hAnsi="Courier New" w:cs="Courier New"/>
          <w:noProof/>
          <w:sz w:val="20"/>
          <w:szCs w:val="20"/>
        </w:rPr>
        <w:t>ny</w:t>
      </w:r>
      <w:r w:rsidR="00CD29A5">
        <w:t xml:space="preserve"> and </w:t>
      </w:r>
      <w:r w:rsidR="00CD29A5" w:rsidRPr="00A76350">
        <w:rPr>
          <w:rFonts w:ascii="Courier New" w:hAnsi="Courier New" w:cs="Courier New"/>
          <w:noProof/>
          <w:sz w:val="20"/>
          <w:szCs w:val="20"/>
        </w:rPr>
        <w:t>nz</w:t>
      </w:r>
      <w:r w:rsidR="00DE0905" w:rsidRPr="00CD29A5">
        <w:rPr>
          <w:rFonts w:ascii="Courier" w:hAnsi="Courier"/>
        </w:rPr>
        <w:t xml:space="preserve"> </w:t>
      </w:r>
      <w:r w:rsidR="00DE0905">
        <w:t xml:space="preserve">unit cells in </w:t>
      </w:r>
      <w:r w:rsidR="004F66FF">
        <w:t xml:space="preserve">the </w:t>
      </w:r>
      <w:r w:rsidR="00DE0905">
        <w:t>x, y and z direc</w:t>
      </w:r>
      <w:r w:rsidR="004F66FF">
        <w:t xml:space="preserve">tions. The </w:t>
      </w:r>
      <w:r w:rsidR="00CD29A5">
        <w:t xml:space="preserve">x-axis </w:t>
      </w:r>
      <w:r w:rsidR="004F66FF">
        <w:t xml:space="preserve">box </w:t>
      </w:r>
      <w:r w:rsidR="00DE0905">
        <w:t xml:space="preserve">edge length </w:t>
      </w:r>
      <w:r w:rsidR="004F66FF">
        <w:t xml:space="preserve">is </w:t>
      </w:r>
      <w:r w:rsidR="00CD29A5">
        <w:t xml:space="preserve">therefore </w:t>
      </w:r>
      <w:r w:rsidR="00DE0905">
        <w:t>nx*density^(</w:t>
      </w:r>
      <w:r w:rsidR="004F66FF">
        <w:t xml:space="preserve">-1/3) for a simple-cubic </w:t>
      </w:r>
      <w:r w:rsidR="00DE0905">
        <w:t>and</w:t>
      </w:r>
      <w:r w:rsidR="004F66FF">
        <w:t xml:space="preserve"> 4^(1/3)*nx*density^(-1/3) </w:t>
      </w:r>
      <w:r w:rsidR="004F66FF" w:rsidRPr="00CC4A7A">
        <w:rPr>
          <w:noProof/>
        </w:rPr>
        <w:t>for</w:t>
      </w:r>
      <w:r w:rsidR="004F66FF">
        <w:t xml:space="preserve"> </w:t>
      </w:r>
      <w:r w:rsidR="004F66FF" w:rsidRPr="00CD29A5">
        <w:rPr>
          <w:noProof/>
        </w:rPr>
        <w:t>a</w:t>
      </w:r>
      <w:r w:rsidR="00CD29A5">
        <w:rPr>
          <w:noProof/>
        </w:rPr>
        <w:t>n</w:t>
      </w:r>
      <w:r w:rsidR="004F66FF" w:rsidRPr="00CD29A5">
        <w:rPr>
          <w:noProof/>
        </w:rPr>
        <w:t xml:space="preserve"> fcc</w:t>
      </w:r>
      <w:r w:rsidR="004F66FF">
        <w:t xml:space="preserve"> structure</w:t>
      </w:r>
      <w:r w:rsidR="00DE0905">
        <w:t>.</w:t>
      </w:r>
    </w:p>
    <w:p w:rsidR="004F66FF" w:rsidRDefault="004C75D4" w:rsidP="000E7A63">
      <w:r>
        <w:rPr>
          <w:noProof/>
        </w:rPr>
        <w:t>If specified,</w:t>
      </w:r>
      <w:r w:rsidR="004F66FF">
        <w:t xml:space="preserve"> </w:t>
      </w:r>
      <w:r>
        <w:t xml:space="preserve">as shown below, the </w:t>
      </w:r>
      <w:r w:rsidR="004F66FF">
        <w:t xml:space="preserve">nearest neighbour method </w:t>
      </w:r>
      <w:r>
        <w:t xml:space="preserve">will be used in MD simulations. The implementation used </w:t>
      </w:r>
      <w:r w:rsidR="004F66FF">
        <w:t xml:space="preserve">is taken from the book by </w:t>
      </w:r>
      <w:r>
        <w:fldChar w:fldCharType="begin" w:fldLock="1"/>
      </w:r>
      <w:r w:rsidR="0077366B">
        <w:instrText>ADDIN CSL_CITATION { "citationItems" : [ { "id" : "ITEM-1", "itemData" : { "ISBN" : "9780521825689", "abstract" : "2nd ed. The extremely powerful technique of molecular dynamics simulation involves solving the classical many-body problem in contexts relevant to the study of matter at the atomistic level. The second edition of the book includes a substantial amount of new material as well as completely rewritten software. Cover; Half-title; Title; Copyright; Contents; Preface to the first edition; Preface to the second edition; About the software; 1 Introduction; 2 Basic molecular dynamics; 3 Simulating simple systems; 4 Equilibrium properties of simple fluids; 5 Dynamical properties of simple fluids; 6 Alternative ensembles; 7 Nonequilibrium dynamics; 8 Rigid molecules; 9 Flexible molecules; 10 Geometrically constrained molecules; 11 Internal coordinates; 12 Many-body interactions; 13 Long-range interactions; 14 Step potentials; 15 Time-dependent phenomena; 16 Granular dynamics.", "author" : [ { "dropping-particle" : "", "family" : "Rapaport", "given" : "D. C.", "non-dropping-particle" : "", "parse-names" : false, "suffix" : "" } ], "id" : "ITEM-1", "issued" : { "date-parts" : [ [ "2004" ] ] }, "number-of-pages" : "549", "publisher" : "Cambridge University Press", "title" : "The art of molecular dynamics simulation", "type" : "book" }, "uris" : [ "http://www.mendeley.com/documents/?uuid=98e921a3-ba9d-35d6-ac45-06520ec09eaf" ] } ], "mendeley" : { "formattedCitation" : "(Rapaport, 2004)", "plainTextFormattedCitation" : "(Rapaport, 2004)", "previouslyFormattedCitation" : "(Rapaport, 2004)" }, "properties" : { "noteIndex" : 0 }, "schema" : "https://github.com/citation-style-language/schema/raw/master/csl-citation.json" }</w:instrText>
      </w:r>
      <w:r>
        <w:fldChar w:fldCharType="separate"/>
      </w:r>
      <w:r w:rsidRPr="004C75D4">
        <w:rPr>
          <w:noProof/>
        </w:rPr>
        <w:t>(Rapaport, 2004)</w:t>
      </w:r>
      <w:r>
        <w:fldChar w:fldCharType="end"/>
      </w:r>
      <w:r w:rsidR="004F66FF">
        <w:t xml:space="preserve">. The current implementation sets </w:t>
      </w:r>
      <w:r w:rsidR="004F66FF" w:rsidRPr="00372BD8">
        <w:t>r-cut = 'smallest box edge'/2 - delta-r</w:t>
      </w:r>
      <w:r w:rsidR="004F66FF">
        <w:t xml:space="preserve"> when </w:t>
      </w:r>
      <w:r w:rsidR="004F66FF" w:rsidRPr="00372BD8">
        <w:t>r-cut+delta-r &gt; 'smallest box edge'/2</w:t>
      </w:r>
      <w:r w:rsidR="004F66FF">
        <w:t xml:space="preserve">. </w:t>
      </w:r>
    </w:p>
    <w:p w:rsidR="00372BD8" w:rsidRPr="00A76350" w:rsidRDefault="00372BD8" w:rsidP="00372BD8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</w:t>
      </w:r>
      <w:r w:rsidRPr="00A76350">
        <w:rPr>
          <w:rFonts w:ascii="Courier New" w:hAnsi="Courier New" w:cs="Courier New"/>
          <w:b/>
          <w:sz w:val="20"/>
          <w:szCs w:val="20"/>
        </w:rPr>
        <w:t>use-near-neighbour-method</w:t>
      </w:r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372BD8" w:rsidRPr="00A76350" w:rsidRDefault="00372BD8" w:rsidP="00372BD8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r-cut units="AA" val="7.491" /&gt;   </w:t>
      </w:r>
    </w:p>
    <w:p w:rsidR="00372BD8" w:rsidRPr="00A76350" w:rsidRDefault="00372BD8" w:rsidP="00372BD8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delta-r units="AA" val="1.364" /&gt;            </w:t>
      </w:r>
    </w:p>
    <w:p w:rsidR="00372BD8" w:rsidRPr="00A76350" w:rsidRDefault="00372BD8" w:rsidP="00372BD8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/use-near-neighbour-method&gt;  </w:t>
      </w:r>
    </w:p>
    <w:p w:rsidR="00372BD8" w:rsidRDefault="00372BD8" w:rsidP="00372BD8">
      <w:pPr>
        <w:spacing w:after="0" w:line="240" w:lineRule="auto"/>
        <w:rPr>
          <w:sz w:val="20"/>
          <w:szCs w:val="20"/>
        </w:rPr>
      </w:pPr>
    </w:p>
    <w:p w:rsidR="004F66FF" w:rsidRDefault="009B36CB" w:rsidP="00372BD8">
      <w:pPr>
        <w:spacing w:after="0" w:line="240" w:lineRule="auto"/>
        <w:rPr>
          <w:sz w:val="20"/>
          <w:szCs w:val="20"/>
        </w:rPr>
      </w:pPr>
      <w:r>
        <w:t xml:space="preserve">A number of least-squares </w:t>
      </w:r>
      <w:r w:rsidR="004C75D4">
        <w:t>Figure-of-Merits (</w:t>
      </w:r>
      <w:r>
        <w:t>FOMs</w:t>
      </w:r>
      <w:r w:rsidR="004C75D4">
        <w:t>)</w:t>
      </w:r>
      <w:r>
        <w:t xml:space="preserve"> are </w:t>
      </w:r>
      <w:r w:rsidR="004C75D4">
        <w:t xml:space="preserve">supported, one </w:t>
      </w:r>
      <w:r>
        <w:t xml:space="preserve">for </w:t>
      </w:r>
      <w:r w:rsidR="0077366B">
        <w:t xml:space="preserve">each </w:t>
      </w:r>
      <w:r w:rsidR="0077366B">
        <w:rPr>
          <w:noProof/>
        </w:rPr>
        <w:t>type</w:t>
      </w:r>
      <w:r w:rsidR="004C75D4">
        <w:t xml:space="preserve"> of input data</w:t>
      </w:r>
      <w:r>
        <w:t>:</w:t>
      </w:r>
    </w:p>
    <w:p w:rsidR="004F66FF" w:rsidRPr="00372BD8" w:rsidRDefault="004F66FF" w:rsidP="00372BD8">
      <w:pPr>
        <w:spacing w:after="0" w:line="240" w:lineRule="auto"/>
        <w:rPr>
          <w:sz w:val="20"/>
          <w:szCs w:val="20"/>
        </w:rPr>
      </w:pP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</w:t>
      </w:r>
      <w:r w:rsidRPr="00A76350">
        <w:rPr>
          <w:rFonts w:ascii="Courier New" w:hAnsi="Courier New" w:cs="Courier New"/>
          <w:b/>
          <w:noProof/>
          <w:sz w:val="20"/>
          <w:szCs w:val="20"/>
        </w:rPr>
        <w:t>fom</w:t>
      </w:r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sz w:val="16"/>
          <w:szCs w:val="16"/>
        </w:rPr>
        <w:t xml:space="preserve">    </w:t>
      </w:r>
      <w:r w:rsidRPr="00A76350">
        <w:rPr>
          <w:rFonts w:ascii="Courier New" w:hAnsi="Courier New" w:cs="Courier New"/>
          <w:color w:val="00B050"/>
          <w:sz w:val="16"/>
          <w:szCs w:val="16"/>
        </w:rPr>
        <w:t>&lt;!-- &lt;g-d-rt-fom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&lt;data-file filename="</w:t>
      </w:r>
      <w:r w:rsidR="00071939" w:rsidRPr="00A76350">
        <w:rPr>
          <w:rFonts w:ascii="Courier New" w:hAnsi="Courier New" w:cs="Courier New"/>
          <w:color w:val="00B050"/>
          <w:sz w:val="16"/>
          <w:szCs w:val="16"/>
        </w:rPr>
        <w:t>data/</w:t>
      </w:r>
      <w:r w:rsidR="009502B3" w:rsidRPr="00A76350">
        <w:rPr>
          <w:rFonts w:ascii="Courier New" w:hAnsi="Courier New" w:cs="Courier New"/>
          <w:color w:val="00B050"/>
          <w:sz w:val="16"/>
          <w:szCs w:val="16"/>
        </w:rPr>
        <w:t>argon/</w:t>
      </w:r>
      <w:r w:rsidR="00071939" w:rsidRPr="00A76350">
        <w:rPr>
          <w:rFonts w:ascii="Courier New" w:hAnsi="Courier New" w:cs="Courier New"/>
          <w:color w:val="00B050"/>
          <w:sz w:val="16"/>
          <w:szCs w:val="16"/>
        </w:rPr>
        <w:t>mdmc_generated_g_d_data.xml</w:t>
      </w:r>
      <w:r w:rsidRPr="00A76350">
        <w:rPr>
          <w:rFonts w:ascii="Courier New" w:hAnsi="Courier New" w:cs="Courier New"/>
          <w:color w:val="00B050"/>
          <w:sz w:val="16"/>
          <w:szCs w:val="16"/>
        </w:rPr>
        <w:t>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&lt;r-cut units="AA" min="0.0" max="10000.0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&lt;t-cut units="AA" min="0.0" max="10000.0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&lt;/g-d-rt-fom&gt;  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&lt;s-qt-fom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&lt;data-file filename="</w:t>
      </w:r>
      <w:r w:rsidR="00310957" w:rsidRPr="00A76350">
        <w:rPr>
          <w:rFonts w:ascii="Courier New" w:hAnsi="Courier New" w:cs="Courier New"/>
          <w:color w:val="00B050"/>
          <w:sz w:val="16"/>
          <w:szCs w:val="16"/>
        </w:rPr>
        <w:t>data/</w:t>
      </w:r>
      <w:r w:rsidR="009502B3" w:rsidRPr="00A76350">
        <w:rPr>
          <w:rFonts w:ascii="Courier New" w:hAnsi="Courier New" w:cs="Courier New"/>
          <w:color w:val="00B050"/>
          <w:sz w:val="16"/>
          <w:szCs w:val="16"/>
        </w:rPr>
        <w:t>argon/</w:t>
      </w:r>
      <w:r w:rsidR="00310957" w:rsidRPr="00A76350">
        <w:rPr>
          <w:rFonts w:ascii="Courier New" w:hAnsi="Courier New" w:cs="Courier New"/>
          <w:color w:val="00B050"/>
          <w:sz w:val="16"/>
          <w:szCs w:val="16"/>
        </w:rPr>
        <w:t>mdmc_generated_s_qt_data.xml</w:t>
      </w:r>
      <w:r w:rsidRPr="00A76350">
        <w:rPr>
          <w:rFonts w:ascii="Courier New" w:hAnsi="Courier New" w:cs="Courier New"/>
          <w:color w:val="00B050"/>
          <w:sz w:val="16"/>
          <w:szCs w:val="16"/>
        </w:rPr>
        <w:t>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&lt;scale-factor val="1.0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&lt;/s-qt-fom&gt;  --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s-qo-fom&gt;</w:t>
      </w:r>
    </w:p>
    <w:p w:rsidR="00D131FC" w:rsidRPr="00A76350" w:rsidRDefault="00BB6726" w:rsidP="00D131FC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data-file filename="</w:t>
      </w:r>
      <w:r w:rsidR="00D131FC" w:rsidRPr="00A76350">
        <w:rPr>
          <w:rFonts w:ascii="Courier New" w:hAnsi="Courier New" w:cs="Courier New"/>
          <w:sz w:val="20"/>
          <w:szCs w:val="20"/>
        </w:rPr>
        <w:t>data/</w:t>
      </w:r>
      <w:r w:rsidR="009502B3" w:rsidRPr="00A76350">
        <w:rPr>
          <w:rFonts w:ascii="Courier New" w:hAnsi="Courier New" w:cs="Courier New"/>
          <w:sz w:val="20"/>
          <w:szCs w:val="20"/>
        </w:rPr>
        <w:t>argon</w:t>
      </w:r>
      <w:r w:rsidR="00D131FC" w:rsidRPr="00A76350">
        <w:rPr>
          <w:rFonts w:ascii="Courier New" w:hAnsi="Courier New" w:cs="Courier New"/>
          <w:sz w:val="20"/>
          <w:szCs w:val="20"/>
        </w:rPr>
        <w:t>/Well_s_q_omega_Ag_data.xml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scale-factor val="1.0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</w:t>
      </w:r>
      <w:r w:rsidR="00205209" w:rsidRPr="00A76350">
        <w:rPr>
          <w:rFonts w:ascii="Courier New" w:hAnsi="Courier New" w:cs="Courier New"/>
          <w:sz w:val="20"/>
          <w:szCs w:val="20"/>
        </w:rPr>
        <w:t xml:space="preserve">&lt;ignore-errors /&gt;  </w:t>
      </w:r>
      <w:r w:rsidR="00205209" w:rsidRPr="00A76350">
        <w:rPr>
          <w:rFonts w:ascii="Courier New" w:hAnsi="Courier New" w:cs="Courier New"/>
          <w:color w:val="00B050"/>
          <w:sz w:val="16"/>
          <w:szCs w:val="16"/>
        </w:rPr>
        <w:t>&lt;!-- If data contains errors ignore these --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/s-qo-fom&gt;</w:t>
      </w:r>
    </w:p>
    <w:p w:rsidR="00D131FC" w:rsidRPr="00A76350" w:rsidRDefault="00D131FC" w:rsidP="00A7635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/fom&gt;</w:t>
      </w:r>
    </w:p>
    <w:p w:rsidR="00A76350" w:rsidRPr="00A76350" w:rsidRDefault="00A76350" w:rsidP="00A76350">
      <w:pPr>
        <w:spacing w:after="0" w:line="240" w:lineRule="auto"/>
        <w:rPr>
          <w:rFonts w:ascii="Courier" w:hAnsi="Courier"/>
          <w:sz w:val="20"/>
          <w:szCs w:val="20"/>
        </w:rPr>
      </w:pPr>
    </w:p>
    <w:p w:rsidR="00310957" w:rsidRDefault="00205209" w:rsidP="000E7A63">
      <w:r>
        <w:lastRenderedPageBreak/>
        <w:t xml:space="preserve">The </w:t>
      </w:r>
      <w:r w:rsidRPr="00744110">
        <w:rPr>
          <w:rFonts w:ascii="Courier New" w:hAnsi="Courier New" w:cs="Courier New"/>
          <w:sz w:val="20"/>
          <w:szCs w:val="20"/>
        </w:rPr>
        <w:t>scale-factor</w:t>
      </w:r>
      <w:r w:rsidR="004C75D4">
        <w:t xml:space="preserve"> attribute</w:t>
      </w:r>
      <w:r>
        <w:t xml:space="preserve"> is applied to the calculated data and defaults to 1.0</w:t>
      </w:r>
      <w:r w:rsidR="00310957">
        <w:t xml:space="preserve">. The FOMs </w:t>
      </w:r>
      <w:r w:rsidR="009B36CB">
        <w:t xml:space="preserve">that carry dynamical information </w:t>
      </w:r>
      <w:r w:rsidR="00310957">
        <w:t>are:</w:t>
      </w:r>
    </w:p>
    <w:p w:rsidR="00310957" w:rsidRDefault="00310957" w:rsidP="00744110">
      <w:pPr>
        <w:pStyle w:val="ListParagraph"/>
        <w:numPr>
          <w:ilvl w:val="0"/>
          <w:numId w:val="4"/>
        </w:numPr>
      </w:pPr>
      <w:r w:rsidRPr="006D7395">
        <w:rPr>
          <w:rFonts w:ascii="Courier New" w:hAnsi="Courier New" w:cs="Courier New"/>
          <w:sz w:val="20"/>
          <w:szCs w:val="20"/>
        </w:rPr>
        <w:t>s-qo-fom</w:t>
      </w:r>
      <w:r>
        <w:t xml:space="preserve">: </w:t>
      </w:r>
      <w:r w:rsidR="00744110">
        <w:t xml:space="preserve">FOM to compare with dynamical structure factor data </w:t>
      </w:r>
      <w:r>
        <w:t>S</w:t>
      </w:r>
      <w:r w:rsidR="00744110">
        <w:rPr>
          <w:vertAlign w:val="superscript"/>
        </w:rPr>
        <w:t>data</w:t>
      </w:r>
      <w:r w:rsidR="006D7395">
        <w:t>(q</w:t>
      </w:r>
      <w:r>
        <w:t xml:space="preserve">, </w:t>
      </w:r>
      <w:r>
        <w:sym w:font="Symbol" w:char="F077"/>
      </w:r>
      <w:r>
        <w:t>)</w:t>
      </w:r>
      <w:r w:rsidR="00744110">
        <w:t xml:space="preserve">, where </w:t>
      </w:r>
      <m:oMath>
        <m:r>
          <w:rPr>
            <w:rFonts w:ascii="Cambria Math" w:hAnsi="Cambria Math"/>
          </w:rPr>
          <m:t xml:space="preserve">FOM= 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data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-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scale_factor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*S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cal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den>
            </m:f>
          </m:e>
        </m:nary>
      </m:oMath>
      <w:r w:rsidR="007061F7">
        <w:rPr>
          <w:rFonts w:eastAsiaTheme="minorEastAsia"/>
        </w:rPr>
        <w:t xml:space="preserve"> and 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B17756">
        <w:rPr>
          <w:rFonts w:eastAsiaTheme="minorEastAsia"/>
        </w:rPr>
        <w:t xml:space="preserve"> are </w:t>
      </w:r>
      <w:r w:rsidR="007061F7">
        <w:rPr>
          <w:rFonts w:eastAsiaTheme="minorEastAsia"/>
        </w:rPr>
        <w:t>the data errors</w:t>
      </w:r>
      <w:r w:rsidR="00B17756">
        <w:rPr>
          <w:rFonts w:eastAsiaTheme="minorEastAsia"/>
        </w:rPr>
        <w:t xml:space="preserve">. These errors can optionally be ignored by including </w:t>
      </w:r>
      <w:r w:rsidR="007061F7">
        <w:rPr>
          <w:rFonts w:eastAsiaTheme="minorEastAsia"/>
        </w:rPr>
        <w:t xml:space="preserve">the </w:t>
      </w:r>
      <w:r w:rsidR="007061F7" w:rsidRPr="00A76350">
        <w:rPr>
          <w:rFonts w:ascii="Courier New" w:hAnsi="Courier New" w:cs="Courier New"/>
          <w:sz w:val="20"/>
          <w:szCs w:val="20"/>
        </w:rPr>
        <w:t>ignore-errors</w:t>
      </w:r>
      <w:r w:rsidR="007061F7">
        <w:rPr>
          <w:rFonts w:eastAsiaTheme="minorEastAsia"/>
        </w:rPr>
        <w:t xml:space="preserve"> </w:t>
      </w:r>
      <w:r w:rsidR="00B17756">
        <w:rPr>
          <w:rFonts w:eastAsiaTheme="minorEastAsia"/>
        </w:rPr>
        <w:t>element as demonstrated above.</w:t>
      </w:r>
      <w:r w:rsidR="007061F7">
        <w:rPr>
          <w:rFonts w:eastAsiaTheme="minorEastAsia"/>
        </w:rPr>
        <w:t xml:space="preserve"> </w:t>
      </w:r>
    </w:p>
    <w:p w:rsidR="00DE0905" w:rsidRDefault="006D7395" w:rsidP="00310957">
      <w:pPr>
        <w:pStyle w:val="ListParagraph"/>
        <w:numPr>
          <w:ilvl w:val="0"/>
          <w:numId w:val="4"/>
        </w:numPr>
      </w:pPr>
      <w:r w:rsidRPr="006D7395">
        <w:rPr>
          <w:rFonts w:ascii="Courier New" w:hAnsi="Courier New" w:cs="Courier New"/>
          <w:sz w:val="20"/>
          <w:szCs w:val="20"/>
        </w:rPr>
        <w:t>s-qt-fom</w:t>
      </w:r>
      <w:r w:rsidR="00310957">
        <w:t xml:space="preserve">: </w:t>
      </w:r>
      <w:r w:rsidR="00744110">
        <w:t xml:space="preserve">FOM to compare with intermediate scattering function data </w:t>
      </w:r>
      <w:r w:rsidR="00310957">
        <w:t>S</w:t>
      </w:r>
      <w:r w:rsidR="00744110">
        <w:rPr>
          <w:vertAlign w:val="superscript"/>
        </w:rPr>
        <w:t>data</w:t>
      </w:r>
      <w:r>
        <w:t>(q</w:t>
      </w:r>
      <w:r w:rsidR="00310957">
        <w:t>, t)</w:t>
      </w:r>
      <w:r w:rsidR="00744110">
        <w:t xml:space="preserve">, where </w:t>
      </w:r>
      <m:oMath>
        <m:r>
          <w:rPr>
            <w:rFonts w:ascii="Cambria Math" w:hAnsi="Cambria Math"/>
          </w:rPr>
          <m:t xml:space="preserve">FOM= 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data</m:t>
                    </m:r>
                  </m:sup>
                </m:sSubSup>
                <m:r>
                  <w:rPr>
                    <w:rFonts w:ascii="Cambria Math" w:hAnsi="Cambria Math"/>
                  </w:rPr>
                  <m:t>-</m:t>
                </m:r>
                <m:r>
                  <m:rPr>
                    <m:nor/>
                  </m:rPr>
                  <w:rPr>
                    <w:rFonts w:ascii="Cambria Math" w:hAnsi="Cambria Math"/>
                  </w:rPr>
                  <m:t>scale_factor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*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cal</m:t>
                    </m:r>
                  </m:sup>
                </m:sSubSup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nary>
      </m:oMath>
      <w:r w:rsidR="00B17756">
        <w:rPr>
          <w:rFonts w:eastAsiaTheme="minorEastAsia"/>
        </w:rPr>
        <w:t>. This FOM has not yet been implemented to handle data errors.</w:t>
      </w:r>
    </w:p>
    <w:p w:rsidR="00310957" w:rsidRDefault="006D7395" w:rsidP="00310957">
      <w:pPr>
        <w:pStyle w:val="ListParagraph"/>
        <w:numPr>
          <w:ilvl w:val="0"/>
          <w:numId w:val="4"/>
        </w:numPr>
      </w:pPr>
      <w:r w:rsidRPr="006D7395">
        <w:rPr>
          <w:rFonts w:ascii="Courier New" w:hAnsi="Courier New" w:cs="Courier New"/>
          <w:sz w:val="20"/>
          <w:szCs w:val="20"/>
        </w:rPr>
        <w:t>g-d-rt-fom</w:t>
      </w:r>
      <w:r w:rsidR="00310957">
        <w:t xml:space="preserve">: </w:t>
      </w:r>
      <w:r w:rsidR="00B17756">
        <w:t xml:space="preserve">FOM to compare with </w:t>
      </w:r>
      <w:r w:rsidR="00712B44">
        <w:t xml:space="preserve">“normalised” </w:t>
      </w:r>
      <w:r w:rsidR="00310957">
        <w:t>distinc</w:t>
      </w:r>
      <w:r w:rsidR="00712B44">
        <w:t xml:space="preserve">t </w:t>
      </w:r>
      <w:r w:rsidR="0077366B">
        <w:t>part of space-time pair correlation function</w:t>
      </w:r>
      <w:r w:rsidR="00E92AA0">
        <w:t xml:space="preserve"> data</w:t>
      </w:r>
      <w:r w:rsidR="0077366B">
        <w:t xml:space="preserve"> g</w:t>
      </w:r>
      <w:r w:rsidR="0077366B">
        <w:rPr>
          <w:vertAlign w:val="subscript"/>
        </w:rPr>
        <w:t>d</w:t>
      </w:r>
      <w:r w:rsidR="00310957">
        <w:t>(</w:t>
      </w:r>
      <w:r w:rsidR="00310957" w:rsidRPr="00310957">
        <w:t>r</w:t>
      </w:r>
      <w:r w:rsidR="00310957">
        <w:t>,t)</w:t>
      </w:r>
      <w:r w:rsidR="00B17756">
        <w:t xml:space="preserve">, where </w:t>
      </w:r>
      <m:oMath>
        <m:r>
          <w:rPr>
            <w:rFonts w:ascii="Cambria Math" w:hAnsi="Cambria Math"/>
          </w:rPr>
          <m:t xml:space="preserve">FOM= 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data</m:t>
                    </m:r>
                  </m:sup>
                </m:sSubSup>
                <m:r>
                  <w:rPr>
                    <w:rFonts w:ascii="Cambria Math" w:hAnsi="Cambria Math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cal</m:t>
                    </m:r>
                  </m:sup>
                </m:sSubSup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nary>
      </m:oMath>
      <w:r w:rsidR="00E92AA0">
        <w:rPr>
          <w:rFonts w:eastAsiaTheme="minorEastAsia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g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</m:oMath>
      <w:r w:rsidR="00E92AA0">
        <w:rPr>
          <w:rFonts w:eastAsiaTheme="minorEastAsia"/>
        </w:rPr>
        <w:t xml:space="preserve"> is short for the </w:t>
      </w:r>
      <w:r>
        <w:rPr>
          <w:rFonts w:eastAsiaTheme="minorEastAsia"/>
        </w:rPr>
        <w:t>i</w:t>
      </w:r>
      <w:r w:rsidR="00FE2D70">
        <w:rPr>
          <w:rFonts w:eastAsiaTheme="minorEastAsia"/>
        </w:rPr>
        <w:t>’</w:t>
      </w:r>
      <w:r w:rsidR="00E92AA0">
        <w:rPr>
          <w:rFonts w:eastAsiaTheme="minorEastAsia"/>
        </w:rPr>
        <w:t xml:space="preserve">th </w:t>
      </w:r>
      <w:r w:rsidR="00E92AA0">
        <w:t>g</w:t>
      </w:r>
      <w:r w:rsidR="00E92AA0">
        <w:rPr>
          <w:vertAlign w:val="subscript"/>
        </w:rPr>
        <w:t>d</w:t>
      </w:r>
      <w:r w:rsidR="00E92AA0">
        <w:t>(</w:t>
      </w:r>
      <w:r w:rsidR="00E92AA0" w:rsidRPr="00310957">
        <w:t>r</w:t>
      </w:r>
      <w:r w:rsidR="00E92AA0">
        <w:t>,t)</w:t>
      </w:r>
      <w:r w:rsidR="00E92AA0">
        <w:rPr>
          <w:rFonts w:eastAsiaTheme="minorEastAsia"/>
        </w:rPr>
        <w:t xml:space="preserve"> </w:t>
      </w:r>
      <w:r w:rsidR="00FE2D70">
        <w:rPr>
          <w:rFonts w:eastAsiaTheme="minorEastAsia"/>
        </w:rPr>
        <w:t xml:space="preserve">data or corresponding calculated data </w:t>
      </w:r>
      <w:r w:rsidR="00E92AA0">
        <w:rPr>
          <w:rFonts w:eastAsiaTheme="minorEastAsia"/>
        </w:rPr>
        <w:t>point.</w:t>
      </w:r>
    </w:p>
    <w:p w:rsidR="00E5272D" w:rsidRDefault="00E5272D" w:rsidP="00C21DE5">
      <w:r>
        <w:t xml:space="preserve">The </w:t>
      </w:r>
      <w:r w:rsidR="000A7212">
        <w:t>FOM input data i</w:t>
      </w:r>
      <w:r>
        <w:t>s specified by</w:t>
      </w:r>
      <w:r w:rsidR="000A7212">
        <w:t xml:space="preserve"> the</w:t>
      </w:r>
      <w:r>
        <w:t xml:space="preserve"> </w:t>
      </w:r>
      <w:r w:rsidRPr="00B17756">
        <w:rPr>
          <w:rFonts w:ascii="Courier New" w:hAnsi="Courier New" w:cs="Courier New"/>
          <w:sz w:val="20"/>
          <w:szCs w:val="20"/>
        </w:rPr>
        <w:t>data-file</w:t>
      </w:r>
      <w:r>
        <w:t xml:space="preserve"> </w:t>
      </w:r>
      <w:r w:rsidR="000A7212">
        <w:t xml:space="preserve">attribute. It represents different data depending on the FOM element it is part of. For </w:t>
      </w:r>
      <w:r w:rsidR="000A7212" w:rsidRPr="006D7395">
        <w:rPr>
          <w:rFonts w:ascii="Courier New" w:hAnsi="Courier New" w:cs="Courier New"/>
          <w:sz w:val="20"/>
          <w:szCs w:val="20"/>
        </w:rPr>
        <w:t>s-qo-fom</w:t>
      </w:r>
      <w:r w:rsidR="000A7212">
        <w:t xml:space="preserve"> this is:</w:t>
      </w:r>
      <w:r>
        <w:t xml:space="preserve"> </w:t>
      </w:r>
    </w:p>
    <w:p w:rsidR="00E5272D" w:rsidRDefault="00FF3FE2" w:rsidP="007F068F">
      <w:pPr>
        <w:ind w:firstLine="720"/>
      </w:pPr>
      <w:r w:rsidRPr="00FF3FE2">
        <w:t>S(q,omega) = 1/(2*pi) * integral ( exp(i*</w:t>
      </w:r>
      <w:r>
        <w:t>[</w:t>
      </w:r>
      <w:r w:rsidRPr="00FF3FE2">
        <w:t>q*r-omega*t</w:t>
      </w:r>
      <w:r>
        <w:t>]</w:t>
      </w:r>
      <w:r w:rsidRPr="00FF3FE2">
        <w:t>)*G(r,t)*dr*dt )</w:t>
      </w:r>
    </w:p>
    <w:p w:rsidR="00785DFA" w:rsidRDefault="00E5272D" w:rsidP="00C21DE5">
      <w:r>
        <w:t>Where G(r,t) is the space-time correlation function (also called van Hove correlation function and time-dependent correlation function). MDMC uses the units of AA for length and 10^-13s=0.1ps f</w:t>
      </w:r>
      <w:r w:rsidR="00785DFA">
        <w:t xml:space="preserve">or time. And the units </w:t>
      </w:r>
      <w:r>
        <w:t xml:space="preserve">for q is 1/AA, omega is 1/(0.1ps) </w:t>
      </w:r>
      <w:r w:rsidR="00785DFA">
        <w:t xml:space="preserve">and S(q,omega) is 0.1ps. </w:t>
      </w:r>
    </w:p>
    <w:p w:rsidR="00E5272D" w:rsidRDefault="00785DFA" w:rsidP="00C21DE5">
      <w:r>
        <w:t xml:space="preserve">For </w:t>
      </w:r>
      <w:r w:rsidRPr="006D7395">
        <w:rPr>
          <w:rFonts w:ascii="Courier New" w:hAnsi="Courier New" w:cs="Courier New"/>
          <w:sz w:val="20"/>
          <w:szCs w:val="20"/>
        </w:rPr>
        <w:t>s-qt-fom</w:t>
      </w:r>
      <w:r>
        <w:t xml:space="preserve"> the FOM input data is assumed to represent:</w:t>
      </w:r>
    </w:p>
    <w:p w:rsidR="00E5272D" w:rsidRDefault="00FF3FE2" w:rsidP="007F068F">
      <w:pPr>
        <w:ind w:firstLine="720"/>
      </w:pPr>
      <w:r w:rsidRPr="00FF3FE2">
        <w:t>S(q,t) = integral ( exp(i*q*r)*G(r,t)*dr )</w:t>
      </w:r>
    </w:p>
    <w:p w:rsidR="00785DFA" w:rsidRDefault="00E5272D" w:rsidP="00C21DE5">
      <w:r>
        <w:t>S(q,t) is</w:t>
      </w:r>
      <w:r w:rsidR="00785DFA">
        <w:t xml:space="preserve"> dimensionless and the </w:t>
      </w:r>
      <w:r>
        <w:t>unit</w:t>
      </w:r>
      <w:r w:rsidR="00785DFA">
        <w:t>s</w:t>
      </w:r>
      <w:r>
        <w:t xml:space="preserve"> for q is 1/AA and t is 0.1ps. </w:t>
      </w:r>
    </w:p>
    <w:p w:rsidR="00712B44" w:rsidRPr="00712B44" w:rsidRDefault="00E5272D" w:rsidP="00C21DE5">
      <w:r>
        <w:t xml:space="preserve">Finally, </w:t>
      </w:r>
      <w:r w:rsidR="00785DFA">
        <w:t xml:space="preserve">for </w:t>
      </w:r>
      <w:r w:rsidR="00785DFA" w:rsidRPr="006D7395">
        <w:rPr>
          <w:rFonts w:ascii="Courier New" w:hAnsi="Courier New" w:cs="Courier New"/>
          <w:sz w:val="20"/>
          <w:szCs w:val="20"/>
        </w:rPr>
        <w:t>g-d-rt-fom</w:t>
      </w:r>
      <w:r w:rsidR="00785DFA">
        <w:t xml:space="preserve"> first </w:t>
      </w:r>
      <w:r>
        <w:t>introduce the distinct part of space-time pair correlation function g</w:t>
      </w:r>
      <w:r w:rsidRPr="00E5272D">
        <w:rPr>
          <w:vertAlign w:val="subscript"/>
        </w:rPr>
        <w:t>d</w:t>
      </w:r>
      <w:r>
        <w:t>(r,t)=G</w:t>
      </w:r>
      <w:r w:rsidRPr="00E5272D">
        <w:rPr>
          <w:vertAlign w:val="subscript"/>
        </w:rPr>
        <w:t>d</w:t>
      </w:r>
      <w:r>
        <w:t>(r,t)/</w:t>
      </w:r>
      <w:r w:rsidRPr="00E5272D">
        <w:t xml:space="preserve"> </w:t>
      </w:r>
      <w:r>
        <w:sym w:font="Symbol" w:char="F072"/>
      </w:r>
      <w:r>
        <w:t xml:space="preserve">, where </w:t>
      </w:r>
      <w:r>
        <w:sym w:font="Symbol" w:char="F072"/>
      </w:r>
      <w:r>
        <w:t xml:space="preserve"> = N/V i.e. the density. </w:t>
      </w:r>
      <w:r w:rsidR="00785DFA">
        <w:t>Then for this FOM the input data is assumed to represent</w:t>
      </w:r>
      <w:r w:rsidR="00712B44">
        <w:t xml:space="preserve">: </w:t>
      </w:r>
      <w:r w:rsidR="00C21DE5">
        <w:t>ĝ</w:t>
      </w:r>
      <w:r w:rsidR="00712B44">
        <w:rPr>
          <w:vertAlign w:val="subscript"/>
        </w:rPr>
        <w:t>d</w:t>
      </w:r>
      <w:r w:rsidR="00712B44">
        <w:t>(</w:t>
      </w:r>
      <w:r w:rsidR="00712B44" w:rsidRPr="00310957">
        <w:t>r</w:t>
      </w:r>
      <w:r w:rsidR="00712B44">
        <w:t>,t)=N*</w:t>
      </w:r>
      <w:r w:rsidR="00712B44" w:rsidRPr="00712B44">
        <w:t xml:space="preserve"> </w:t>
      </w:r>
      <w:r w:rsidR="00712B44">
        <w:t>g</w:t>
      </w:r>
      <w:r w:rsidR="00712B44">
        <w:rPr>
          <w:vertAlign w:val="subscript"/>
        </w:rPr>
        <w:t>d</w:t>
      </w:r>
      <w:r w:rsidR="00712B44">
        <w:t>(</w:t>
      </w:r>
      <w:r w:rsidR="00712B44" w:rsidRPr="00310957">
        <w:t>r</w:t>
      </w:r>
      <w:r w:rsidR="00712B44">
        <w:t>,t)/(N-1)</w:t>
      </w:r>
      <w:r w:rsidR="00785DFA">
        <w:t>,</w:t>
      </w:r>
      <w:r w:rsidR="00712B44">
        <w:t xml:space="preserve"> </w:t>
      </w:r>
      <w:r w:rsidR="00C21DE5">
        <w:t>which has the visual convenient property that it approaches 1 when t-&gt;∞ and r-&gt;∞</w:t>
      </w:r>
      <w:r>
        <w:t>. N</w:t>
      </w:r>
      <w:r w:rsidR="00785DFA">
        <w:t>ot sure if data are/can</w:t>
      </w:r>
      <w:r w:rsidR="00FF3FE2">
        <w:t xml:space="preserve"> </w:t>
      </w:r>
      <w:r w:rsidR="00C21DE5">
        <w:t xml:space="preserve">ever </w:t>
      </w:r>
      <w:r w:rsidR="00FF3FE2">
        <w:t>be measured in form of g</w:t>
      </w:r>
      <w:r w:rsidR="00FF3FE2" w:rsidRPr="00E5272D">
        <w:rPr>
          <w:vertAlign w:val="subscript"/>
        </w:rPr>
        <w:t>d</w:t>
      </w:r>
      <w:r w:rsidR="00FF3FE2">
        <w:t>(r,t)</w:t>
      </w:r>
      <w:r w:rsidR="00C21DE5">
        <w:t xml:space="preserve">, but this FOM </w:t>
      </w:r>
      <w:r w:rsidR="00785DFA">
        <w:t xml:space="preserve">was introduced for software testing, and </w:t>
      </w:r>
      <w:r w:rsidR="00C21DE5">
        <w:t>ma</w:t>
      </w:r>
      <w:r w:rsidR="00FF3FE2">
        <w:t xml:space="preserve">y </w:t>
      </w:r>
      <w:r w:rsidR="00C21DE5">
        <w:t xml:space="preserve">nevertheless </w:t>
      </w:r>
      <w:r w:rsidR="00FF3FE2">
        <w:t>be useful in</w:t>
      </w:r>
      <w:r w:rsidR="00C21DE5">
        <w:t xml:space="preserve"> some cases.</w:t>
      </w:r>
      <w:r w:rsidR="00FF3FE2">
        <w:t xml:space="preserve"> g</w:t>
      </w:r>
      <w:r w:rsidR="00FF3FE2" w:rsidRPr="00E5272D">
        <w:rPr>
          <w:vertAlign w:val="subscript"/>
        </w:rPr>
        <w:t>d</w:t>
      </w:r>
      <w:r w:rsidR="00FF3FE2">
        <w:t>(r,t) is dimensionless and r is in unit of AA and t in 0.1ps.</w:t>
      </w:r>
    </w:p>
    <w:p w:rsidR="00DE0905" w:rsidRDefault="00BF3761" w:rsidP="000E7A63">
      <w:r>
        <w:t xml:space="preserve">Also supported is the </w:t>
      </w:r>
      <w:r w:rsidR="00FF3FE2">
        <w:t xml:space="preserve">structural </w:t>
      </w:r>
      <w:r>
        <w:t xml:space="preserve">only </w:t>
      </w:r>
      <w:r w:rsidR="00FF3FE2">
        <w:t xml:space="preserve">data </w:t>
      </w:r>
      <w:r>
        <w:t>type</w:t>
      </w:r>
      <w:r w:rsidR="00FF3FE2">
        <w:t xml:space="preserve"> </w:t>
      </w:r>
      <w:r w:rsidR="00310957">
        <w:t>&lt;rdf-f</w:t>
      </w:r>
      <w:r w:rsidR="009B36CB">
        <w:t>om&gt;</w:t>
      </w:r>
      <w:r>
        <w:t>;</w:t>
      </w:r>
      <w:r w:rsidR="009B36CB">
        <w:t xml:space="preserve"> </w:t>
      </w:r>
      <w:r w:rsidR="009B36CB" w:rsidRPr="00CC4A7A">
        <w:rPr>
          <w:noProof/>
        </w:rPr>
        <w:t>a</w:t>
      </w:r>
      <w:r w:rsidR="00CC4A7A">
        <w:rPr>
          <w:noProof/>
        </w:rPr>
        <w:t>n</w:t>
      </w:r>
      <w:r w:rsidR="009B36CB" w:rsidRPr="00CC4A7A">
        <w:rPr>
          <w:noProof/>
        </w:rPr>
        <w:t xml:space="preserve"> </w:t>
      </w:r>
      <w:r w:rsidR="004C75D4" w:rsidRPr="00CC4A7A">
        <w:rPr>
          <w:noProof/>
        </w:rPr>
        <w:t>RDF</w:t>
      </w:r>
      <w:r w:rsidR="009B36CB">
        <w:t xml:space="preserve"> </w:t>
      </w:r>
      <w:r w:rsidR="00312800">
        <w:t xml:space="preserve">(also called pair distribution function and pair correlation function) </w:t>
      </w:r>
      <w:r w:rsidR="009B36CB">
        <w:t>based</w:t>
      </w:r>
      <w:r w:rsidR="00310957">
        <w:t xml:space="preserve"> FOM</w:t>
      </w:r>
      <w:r w:rsidR="009502B3">
        <w:t>:</w:t>
      </w:r>
    </w:p>
    <w:p w:rsidR="009502B3" w:rsidRPr="00A76350" w:rsidRDefault="009502B3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fom&gt;</w:t>
      </w:r>
    </w:p>
    <w:p w:rsidR="009502B3" w:rsidRPr="00A76350" w:rsidRDefault="009502B3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rdf-fom&gt;</w:t>
      </w:r>
    </w:p>
    <w:p w:rsidR="009502B3" w:rsidRPr="00A76350" w:rsidRDefault="00BB6726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rdf-data filename="</w:t>
      </w:r>
      <w:r w:rsidR="009502B3" w:rsidRPr="00A76350">
        <w:rPr>
          <w:rFonts w:ascii="Courier New" w:hAnsi="Courier New" w:cs="Courier New"/>
          <w:sz w:val="20"/>
          <w:szCs w:val="20"/>
        </w:rPr>
        <w:t>data/argon/mdmc_generated_rdf_data.xml" /&gt;</w:t>
      </w:r>
    </w:p>
    <w:p w:rsidR="009502B3" w:rsidRPr="00A76350" w:rsidRDefault="009502B3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r-max units="AA" val="10.0" /&gt;</w:t>
      </w:r>
    </w:p>
    <w:p w:rsidR="009502B3" w:rsidRPr="00A76350" w:rsidRDefault="009502B3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scale-factor val="1.0" /&gt;</w:t>
      </w:r>
    </w:p>
    <w:p w:rsidR="009502B3" w:rsidRPr="00A76350" w:rsidRDefault="009502B3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/rdf-fom&gt;</w:t>
      </w:r>
    </w:p>
    <w:p w:rsidR="009502B3" w:rsidRPr="00A76350" w:rsidRDefault="009502B3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/fom&gt;</w:t>
      </w:r>
    </w:p>
    <w:p w:rsidR="00FF3FE2" w:rsidRPr="009502B3" w:rsidRDefault="00FF3FE2" w:rsidP="009502B3">
      <w:pPr>
        <w:spacing w:after="0" w:line="240" w:lineRule="auto"/>
        <w:rPr>
          <w:rFonts w:ascii="Courier" w:hAnsi="Courier"/>
          <w:sz w:val="20"/>
          <w:szCs w:val="20"/>
        </w:rPr>
      </w:pPr>
    </w:p>
    <w:p w:rsidR="009502B3" w:rsidRDefault="00FF3FE2" w:rsidP="000E7A63">
      <w:r w:rsidRPr="00CC4A7A">
        <w:rPr>
          <w:noProof/>
        </w:rPr>
        <w:t>A</w:t>
      </w:r>
      <w:r w:rsidR="00CC4A7A">
        <w:rPr>
          <w:noProof/>
        </w:rPr>
        <w:t>n</w:t>
      </w:r>
      <w:r w:rsidRPr="00CC4A7A">
        <w:rPr>
          <w:noProof/>
        </w:rPr>
        <w:t xml:space="preserve"> RDF</w:t>
      </w:r>
      <w:r>
        <w:t xml:space="preserve"> equals g</w:t>
      </w:r>
      <w:r w:rsidRPr="00E5272D">
        <w:rPr>
          <w:vertAlign w:val="subscript"/>
        </w:rPr>
        <w:t>d</w:t>
      </w:r>
      <w:r>
        <w:t>(r,t=0)</w:t>
      </w:r>
      <w:r w:rsidR="00BF3761">
        <w:t xml:space="preserve">, is </w:t>
      </w:r>
      <w:r>
        <w:t>dimensionless and r is assumed to be in</w:t>
      </w:r>
      <w:r w:rsidR="00CC4A7A">
        <w:t xml:space="preserve"> the</w:t>
      </w:r>
      <w:r>
        <w:t xml:space="preserve"> </w:t>
      </w:r>
      <w:r w:rsidRPr="00CC4A7A">
        <w:rPr>
          <w:noProof/>
        </w:rPr>
        <w:t>unit</w:t>
      </w:r>
      <w:r>
        <w:t xml:space="preserve"> of AA.</w:t>
      </w:r>
      <w:r w:rsidR="00B17756">
        <w:t xml:space="preserve"> </w:t>
      </w:r>
      <w:r w:rsidR="00B17756" w:rsidRPr="00A76350">
        <w:rPr>
          <w:rFonts w:ascii="Courier New" w:hAnsi="Courier New" w:cs="Courier New"/>
          <w:sz w:val="20"/>
          <w:szCs w:val="20"/>
        </w:rPr>
        <w:t>r-max</w:t>
      </w:r>
      <w:r w:rsidR="00B17756">
        <w:t xml:space="preserve"> is used to ignore data points higher than this value. More specifically this FOM calculates </w:t>
      </w:r>
      <m:oMath>
        <m:r>
          <w:rPr>
            <w:rFonts w:ascii="Cambria Math" w:hAnsi="Cambria Math"/>
          </w:rPr>
          <m:t xml:space="preserve">FOM= 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data</m:t>
                    </m:r>
                  </m:sup>
                </m:sSubSup>
                <m:r>
                  <w:rPr>
                    <w:rFonts w:ascii="Cambria Math" w:hAnsi="Cambria Math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scale_factor</m:t>
                    </m:r>
                    <m:r>
                      <w:rPr>
                        <w:rFonts w:ascii="Cambria Math" w:hAnsi="Cambria Math"/>
                      </w:rPr>
                      <m:t>*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cal</m:t>
                    </m:r>
                  </m:sup>
                </m:sSubSup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nary>
      </m:oMath>
      <w:r w:rsidR="00E92AA0">
        <w:t>.</w:t>
      </w:r>
      <w:r w:rsidR="00B17756">
        <w:t xml:space="preserve"> </w:t>
      </w:r>
    </w:p>
    <w:p w:rsidR="00E91D6F" w:rsidRDefault="00E91D6F" w:rsidP="000E7A63">
      <w:r>
        <w:lastRenderedPageBreak/>
        <w:t xml:space="preserve">All input data files </w:t>
      </w:r>
      <w:r w:rsidR="009B36CB">
        <w:t xml:space="preserve">are </w:t>
      </w:r>
      <w:r w:rsidR="00666FC9">
        <w:t>required to use a</w:t>
      </w:r>
      <w:r w:rsidR="009B36CB">
        <w:t>n</w:t>
      </w:r>
      <w:r w:rsidR="00666FC9">
        <w:t xml:space="preserve"> </w:t>
      </w:r>
      <w:r>
        <w:t>XML format</w:t>
      </w:r>
      <w:r w:rsidR="00666FC9">
        <w:t>. These</w:t>
      </w:r>
      <w:r>
        <w:t xml:space="preserve"> format</w:t>
      </w:r>
      <w:r w:rsidR="00666FC9">
        <w:t xml:space="preserve">s, one for each data type are also </w:t>
      </w:r>
      <w:r w:rsidR="009B36CB">
        <w:t>used by the software</w:t>
      </w:r>
      <w:r w:rsidR="00666FC9">
        <w:t xml:space="preserve"> to save </w:t>
      </w:r>
      <w:r>
        <w:t>calculated d</w:t>
      </w:r>
      <w:r w:rsidR="00F02B0E">
        <w:t>ata. T</w:t>
      </w:r>
      <w:r w:rsidR="004C75D4">
        <w:t xml:space="preserve">he </w:t>
      </w:r>
      <w:r>
        <w:t xml:space="preserve">MDMC </w:t>
      </w:r>
      <w:r w:rsidR="004C75D4">
        <w:t xml:space="preserve">framework </w:t>
      </w:r>
      <w:r w:rsidR="00F02B0E">
        <w:t xml:space="preserve">can be extended </w:t>
      </w:r>
      <w:r>
        <w:t xml:space="preserve">to accept other formats by adding a new reader </w:t>
      </w:r>
      <w:r w:rsidR="00F02B0E">
        <w:t>file, see the technical documentation</w:t>
      </w:r>
      <w:r w:rsidR="009B36CB">
        <w:t>. E</w:t>
      </w:r>
      <w:r>
        <w:t>xamples of each input data XML format suppo</w:t>
      </w:r>
      <w:r w:rsidR="00F02B0E">
        <w:t xml:space="preserve">rted can be found in the </w:t>
      </w:r>
      <w:r w:rsidR="009B36CB">
        <w:t xml:space="preserve">folder: </w:t>
      </w:r>
      <w:r w:rsidR="009B36CB" w:rsidRPr="001231C7">
        <w:rPr>
          <w:rFonts w:ascii="Courier" w:hAnsi="Courier"/>
        </w:rPr>
        <w:t>data/argon</w:t>
      </w:r>
      <w:r w:rsidR="009B36CB">
        <w:t>.</w:t>
      </w:r>
    </w:p>
    <w:p w:rsidR="009B36CB" w:rsidRDefault="001231C7" w:rsidP="000E7A63">
      <w:r>
        <w:t>A generalised Potential E</w:t>
      </w:r>
      <w:r w:rsidR="009B36CB">
        <w:t xml:space="preserve">nergy </w:t>
      </w:r>
      <w:r>
        <w:t xml:space="preserve">(PE) function is </w:t>
      </w:r>
      <w:r w:rsidR="009B36CB">
        <w:t>specified using: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</w:t>
      </w:r>
      <w:r w:rsidRPr="00A76350">
        <w:rPr>
          <w:rFonts w:ascii="Courier New" w:hAnsi="Courier New" w:cs="Courier New"/>
          <w:b/>
          <w:sz w:val="20"/>
          <w:szCs w:val="20"/>
        </w:rPr>
        <w:t>gpe</w:t>
      </w:r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lj-potential&gt;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sigma units="AA" val="4.0" fixed="no" min="1.0" max="6.0" max-move="0.2" /&gt;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epsilon units="KJ/mole" val="1.5" fixed="no" min="0.2" max="5.0" max-move="0.2" /&gt; 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&lt;!-- you can argue whether r-cut below is a property of this potentially,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     but for now you can optionally specify an r-cut value here, which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     simply put the potential to zero for all r values higher than r-cut 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     --&gt;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r-cut units="AA" val="100.0" /&gt;  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/lj-potential&gt;</w:t>
      </w:r>
    </w:p>
    <w:p w:rsidR="00BB6726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/gpe&gt;</w:t>
      </w:r>
    </w:p>
    <w:p w:rsidR="00E91D6F" w:rsidRPr="007D6F13" w:rsidRDefault="00E91D6F" w:rsidP="007D6F13">
      <w:pPr>
        <w:spacing w:after="0" w:line="240" w:lineRule="auto"/>
        <w:rPr>
          <w:rFonts w:ascii="Courier" w:hAnsi="Courier"/>
          <w:sz w:val="20"/>
          <w:szCs w:val="20"/>
        </w:rPr>
      </w:pPr>
    </w:p>
    <w:p w:rsidR="007D6F13" w:rsidRDefault="009B36CB" w:rsidP="000E7A63">
      <w:r>
        <w:t>This is the</w:t>
      </w:r>
      <w:r w:rsidR="007D6F13">
        <w:t xml:space="preserve"> PE</w:t>
      </w:r>
      <w:r w:rsidR="00EA1561">
        <w:t xml:space="preserve"> function</w:t>
      </w:r>
      <w:r w:rsidR="007D6F13">
        <w:t xml:space="preserve"> used </w:t>
      </w:r>
      <w:r w:rsidR="00821D1A">
        <w:rPr>
          <w:noProof/>
        </w:rPr>
        <w:t>in</w:t>
      </w:r>
      <w:r w:rsidR="007D6F13">
        <w:t xml:space="preserve"> the MD simulation</w:t>
      </w:r>
      <w:r>
        <w:t>s</w:t>
      </w:r>
      <w:r w:rsidR="007D6F13">
        <w:t>. At this po</w:t>
      </w:r>
      <w:r>
        <w:t xml:space="preserve">int the </w:t>
      </w:r>
      <w:r w:rsidR="00F02B0E">
        <w:t xml:space="preserve">only choice </w:t>
      </w:r>
      <w:r w:rsidR="00417CBF">
        <w:t xml:space="preserve">available </w:t>
      </w:r>
      <w:r w:rsidR="00F02B0E">
        <w:t>is to specify</w:t>
      </w:r>
      <w:r>
        <w:t xml:space="preserve"> a Lennard-</w:t>
      </w:r>
      <w:r w:rsidR="00F02B0E">
        <w:t>Jones potential</w:t>
      </w:r>
      <w:r>
        <w:t>. Further choi</w:t>
      </w:r>
      <w:r w:rsidR="00F02B0E">
        <w:t>ces can</w:t>
      </w:r>
      <w:r>
        <w:t xml:space="preserve"> be </w:t>
      </w:r>
      <w:r w:rsidR="007D6F13">
        <w:t xml:space="preserve">added as </w:t>
      </w:r>
      <w:r w:rsidR="007D6F13" w:rsidRPr="008A2DE5">
        <w:rPr>
          <w:noProof/>
        </w:rPr>
        <w:t>explain</w:t>
      </w:r>
      <w:r w:rsidR="00EA1561" w:rsidRPr="00EA1561">
        <w:rPr>
          <w:noProof/>
        </w:rPr>
        <w:t>ed</w:t>
      </w:r>
      <w:r w:rsidR="00EA1561">
        <w:t xml:space="preserve"> in </w:t>
      </w:r>
      <w:r w:rsidR="007D6F13">
        <w:t>the technical documentation.</w:t>
      </w:r>
      <w:r>
        <w:t xml:space="preserve"> In the examp</w:t>
      </w:r>
      <w:r w:rsidR="00EA1561">
        <w:t>le above the PE parameters are</w:t>
      </w:r>
      <w:r>
        <w:t xml:space="preserve"> </w:t>
      </w:r>
      <w:r w:rsidRPr="00A76350">
        <w:rPr>
          <w:rFonts w:ascii="Courier New" w:hAnsi="Courier New" w:cs="Courier New"/>
        </w:rPr>
        <w:t>sigma</w:t>
      </w:r>
      <w:r>
        <w:t xml:space="preserve"> and </w:t>
      </w:r>
      <w:r w:rsidRPr="00A76350">
        <w:rPr>
          <w:rFonts w:ascii="Courier New" w:hAnsi="Courier New" w:cs="Courier New"/>
        </w:rPr>
        <w:t>epsilon</w:t>
      </w:r>
      <w:r>
        <w:t>.</w:t>
      </w:r>
      <w:r w:rsidR="00F02B0E">
        <w:t xml:space="preserve"> </w:t>
      </w:r>
      <w:r w:rsidR="009D367B">
        <w:t>The</w:t>
      </w:r>
      <w:r w:rsidR="009D367B" w:rsidRPr="009D7480">
        <w:rPr>
          <w:rFonts w:ascii="Courier New" w:hAnsi="Courier New" w:cs="Courier New"/>
        </w:rPr>
        <w:t xml:space="preserve"> fixed </w:t>
      </w:r>
      <w:r w:rsidR="00CC4A7A">
        <w:t>attribute</w:t>
      </w:r>
      <w:r w:rsidR="009D7480">
        <w:t xml:space="preserve"> </w:t>
      </w:r>
      <w:r w:rsidR="009D7480" w:rsidRPr="00CC4A7A">
        <w:rPr>
          <w:noProof/>
        </w:rPr>
        <w:t>fixes</w:t>
      </w:r>
      <w:r w:rsidR="009D367B">
        <w:t xml:space="preserve"> a PE parameter </w:t>
      </w:r>
      <w:r w:rsidR="00417CBF">
        <w:t xml:space="preserve">if </w:t>
      </w:r>
      <w:r w:rsidR="009D7480">
        <w:t>its value is</w:t>
      </w:r>
      <w:r w:rsidR="009D367B">
        <w:t xml:space="preserve"> different from “no”. Otherwise a parameter</w:t>
      </w:r>
      <w:r w:rsidR="009D7480">
        <w:t xml:space="preserve"> will be </w:t>
      </w:r>
      <w:r w:rsidR="009D367B">
        <w:t>randomly moved according to</w:t>
      </w:r>
      <w:r w:rsidR="009D7480">
        <w:t xml:space="preserve"> the formula</w:t>
      </w:r>
      <w:r w:rsidR="009D367B">
        <w:t xml:space="preserve">: </w:t>
      </w:r>
      <w:r w:rsidR="009D367B" w:rsidRPr="009D367B">
        <w:t>max_move*(ran_num-0.5)</w:t>
      </w:r>
      <w:r w:rsidR="009D367B">
        <w:t xml:space="preserve"> where ran_num is a</w:t>
      </w:r>
      <w:r w:rsidR="009D7480">
        <w:t xml:space="preserve"> number between 0 and 1, although not </w:t>
      </w:r>
      <w:r w:rsidR="009D367B">
        <w:t xml:space="preserve">below or above the specified </w:t>
      </w:r>
      <w:r w:rsidR="009D7480" w:rsidRPr="009D7480">
        <w:rPr>
          <w:rFonts w:ascii="Courier New" w:hAnsi="Courier New" w:cs="Courier New"/>
        </w:rPr>
        <w:t>min</w:t>
      </w:r>
      <w:r w:rsidR="009D7480">
        <w:t xml:space="preserve"> and </w:t>
      </w:r>
      <w:r w:rsidR="009D7480" w:rsidRPr="009D7480">
        <w:rPr>
          <w:rFonts w:ascii="Courier New" w:hAnsi="Courier New" w:cs="Courier New"/>
        </w:rPr>
        <w:t>max</w:t>
      </w:r>
      <w:r w:rsidR="009D7480">
        <w:t xml:space="preserve"> values</w:t>
      </w:r>
      <w:r w:rsidR="009D367B">
        <w:t xml:space="preserve">. </w:t>
      </w:r>
    </w:p>
    <w:p w:rsidR="00E91D6F" w:rsidRDefault="009B36CB" w:rsidP="00E91D6F">
      <w:pPr>
        <w:pStyle w:val="Heading2"/>
      </w:pPr>
      <w:r>
        <w:t xml:space="preserve">&lt;control-object&gt; </w:t>
      </w:r>
      <w:r w:rsidR="00E91D6F">
        <w:t>in more detail</w:t>
      </w:r>
    </w:p>
    <w:p w:rsidR="009B36CB" w:rsidRDefault="007D6F13" w:rsidP="000E7A63">
      <w:r>
        <w:t>As stat</w:t>
      </w:r>
      <w:r w:rsidR="008A2DE5">
        <w:t xml:space="preserve">ed earlier a job file requires a </w:t>
      </w:r>
      <w:r w:rsidRPr="00A76350">
        <w:rPr>
          <w:rFonts w:ascii="Courier New" w:hAnsi="Courier New" w:cs="Courier New"/>
        </w:rPr>
        <w:t>control-object</w:t>
      </w:r>
      <w:r>
        <w:t xml:space="preserve"> element. </w:t>
      </w:r>
      <w:r w:rsidR="008A2DE5">
        <w:t xml:space="preserve">It contains the user input </w:t>
      </w:r>
      <w:r w:rsidR="003005FD">
        <w:t xml:space="preserve">options </w:t>
      </w:r>
      <w:r w:rsidR="00D86935">
        <w:t xml:space="preserve">to </w:t>
      </w:r>
      <w:r w:rsidR="009B36CB">
        <w:t xml:space="preserve">control </w:t>
      </w:r>
      <w:r w:rsidR="009B36CB" w:rsidRPr="008A2DE5">
        <w:rPr>
          <w:noProof/>
        </w:rPr>
        <w:t>an</w:t>
      </w:r>
      <w:r w:rsidR="004950AD">
        <w:t xml:space="preserve"> algorithm. For </w:t>
      </w:r>
      <w:r w:rsidR="008A2DE5">
        <w:t>the case where</w:t>
      </w:r>
      <w:r w:rsidR="003005FD">
        <w:t xml:space="preserve"> </w:t>
      </w:r>
      <w:r w:rsidR="003005FD" w:rsidRPr="00A76350">
        <w:rPr>
          <w:rFonts w:ascii="Courier New" w:hAnsi="Courier New" w:cs="Courier New"/>
        </w:rPr>
        <w:t>name="mdmc_control_time_corr"</w:t>
      </w:r>
      <w:r w:rsidR="003005FD" w:rsidRPr="008A2DE5">
        <w:rPr>
          <w:rFonts w:ascii="Courier" w:hAnsi="Courier"/>
        </w:rPr>
        <w:t xml:space="preserve"> </w:t>
      </w:r>
      <w:r w:rsidR="008A2DE5">
        <w:t xml:space="preserve">is selected this means </w:t>
      </w:r>
      <w:r w:rsidR="008A2DE5" w:rsidRPr="008A2DE5">
        <w:rPr>
          <w:noProof/>
        </w:rPr>
        <w:t>controlling</w:t>
      </w:r>
      <w:r w:rsidR="008935F2">
        <w:t xml:space="preserve"> </w:t>
      </w:r>
      <w:r w:rsidR="00C8349C">
        <w:t xml:space="preserve">the </w:t>
      </w:r>
      <w:r w:rsidR="009B36CB">
        <w:t>MD simulations and the MC Metropolis</w:t>
      </w:r>
      <w:r w:rsidR="008A2DE5">
        <w:t xml:space="preserve">. See also the </w:t>
      </w:r>
      <w:r w:rsidR="004950AD">
        <w:t>example</w:t>
      </w:r>
      <w:r w:rsidR="008A2DE5">
        <w:t xml:space="preserve"> job file</w:t>
      </w:r>
      <w:r w:rsidR="004950AD">
        <w:t xml:space="preserve"> mdmc_control_time_corr</w:t>
      </w:r>
      <w:r w:rsidR="008A2DE5">
        <w:t>_argon</w:t>
      </w:r>
      <w:r w:rsidR="004950AD">
        <w:t>.</w:t>
      </w:r>
      <w:r w:rsidR="004950AD" w:rsidRPr="008A2DE5">
        <w:rPr>
          <w:noProof/>
        </w:rPr>
        <w:t>xml</w:t>
      </w:r>
      <w:r w:rsidR="009B36CB">
        <w:t xml:space="preserve"> located in the folder</w:t>
      </w:r>
      <w:r w:rsidR="004950AD">
        <w:t xml:space="preserve"> </w:t>
      </w:r>
      <w:r w:rsidR="004950AD" w:rsidRPr="008A2DE5">
        <w:rPr>
          <w:rFonts w:ascii="Courier" w:hAnsi="Courier"/>
        </w:rPr>
        <w:t>job_files</w:t>
      </w:r>
      <w:r w:rsidR="004950AD">
        <w:t xml:space="preserve">. </w:t>
      </w:r>
    </w:p>
    <w:p w:rsidR="003005FD" w:rsidRDefault="008935F2" w:rsidP="000E7A63">
      <w:r>
        <w:t xml:space="preserve">To control </w:t>
      </w:r>
      <w:r w:rsidR="009B36CB">
        <w:t xml:space="preserve">the target temperature for the MD simulations and the MD </w:t>
      </w:r>
      <w:r w:rsidR="00417CBF">
        <w:t xml:space="preserve">time step </w:t>
      </w:r>
      <w:r w:rsidR="009B36CB">
        <w:t xml:space="preserve">(also referred to </w:t>
      </w:r>
      <w:r>
        <w:t xml:space="preserve">as a </w:t>
      </w:r>
      <w:r w:rsidR="00C8349C">
        <w:t>MD</w:t>
      </w:r>
      <w:r w:rsidR="00417CBF">
        <w:t xml:space="preserve"> delta-t</w:t>
      </w:r>
      <w:r w:rsidR="009B36CB">
        <w:t>)</w:t>
      </w:r>
      <w:r w:rsidR="003005FD">
        <w:t>:</w:t>
      </w:r>
    </w:p>
    <w:p w:rsidR="003005FD" w:rsidRPr="00096B54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&lt;temperature units="Kelvin" val="120.0" /&gt;</w:t>
      </w:r>
    </w:p>
    <w:p w:rsidR="003005FD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&lt;time-step units="10e-13s" val="0.1075" /&gt;</w:t>
      </w:r>
    </w:p>
    <w:p w:rsidR="00096B54" w:rsidRPr="00096B54" w:rsidRDefault="00096B54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3005FD" w:rsidRDefault="009B36CB" w:rsidP="003005FD">
      <w:r>
        <w:t>To control the initial MD simulation:</w:t>
      </w:r>
    </w:p>
    <w:p w:rsidR="003005FD" w:rsidRPr="00096B54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&lt;total-steps-initial-equilibration number="50000" average-over="1000" /&gt;</w:t>
      </w:r>
    </w:p>
    <w:p w:rsidR="003005FD" w:rsidRPr="00096B54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&lt;perform-initial-temperature-calibration&gt;</w:t>
      </w:r>
    </w:p>
    <w:p w:rsidR="003005FD" w:rsidRPr="00096B54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  &lt;total-step-temp-cali number="40000" /&gt;</w:t>
      </w:r>
    </w:p>
    <w:p w:rsidR="003005FD" w:rsidRPr="00096B54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  &lt;adjust-temp-at-interval number="2000" /&gt;</w:t>
      </w:r>
    </w:p>
    <w:p w:rsidR="003005FD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&lt;/perform-initial-temperature-calibration&gt;</w:t>
      </w:r>
    </w:p>
    <w:p w:rsidR="00096B54" w:rsidRPr="00096B54" w:rsidRDefault="00096B54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096B54" w:rsidRDefault="009B36CB" w:rsidP="003005FD">
      <w:r>
        <w:t>This MD</w:t>
      </w:r>
      <w:r w:rsidR="00096B54">
        <w:t xml:space="preserve"> simulation </w:t>
      </w:r>
      <w:r>
        <w:t xml:space="preserve">is </w:t>
      </w:r>
      <w:r w:rsidR="00096B54">
        <w:t>done before sta</w:t>
      </w:r>
      <w:r>
        <w:t>rting the optimisation</w:t>
      </w:r>
      <w:r w:rsidR="00096B54">
        <w:t xml:space="preserve"> </w:t>
      </w:r>
      <w:r>
        <w:t xml:space="preserve">of </w:t>
      </w:r>
      <w:r w:rsidR="00096B54">
        <w:t>the PE parameters</w:t>
      </w:r>
      <w:r w:rsidR="00E272F3">
        <w:t xml:space="preserve">. </w:t>
      </w:r>
      <w:r w:rsidR="00096B54">
        <w:t>The starting phase-space co</w:t>
      </w:r>
      <w:r w:rsidR="00821D1A">
        <w:t>nfiguration is that defined by the</w:t>
      </w:r>
      <w:r>
        <w:t xml:space="preserve"> </w:t>
      </w:r>
      <w:r w:rsidRPr="009702F4">
        <w:rPr>
          <w:rFonts w:ascii="Courier New" w:hAnsi="Courier New" w:cs="Courier New"/>
          <w:sz w:val="20"/>
          <w:szCs w:val="20"/>
        </w:rPr>
        <w:t>structure</w:t>
      </w:r>
      <w:r>
        <w:t xml:space="preserve"> </w:t>
      </w:r>
      <w:r w:rsidR="00821D1A">
        <w:t>element</w:t>
      </w:r>
      <w:r w:rsidR="008935F2">
        <w:t xml:space="preserve"> </w:t>
      </w:r>
      <w:r w:rsidR="00821D1A">
        <w:rPr>
          <w:noProof/>
        </w:rPr>
        <w:t>with</w:t>
      </w:r>
      <w:r w:rsidR="00417CBF">
        <w:t xml:space="preserve"> randomly assigned</w:t>
      </w:r>
      <w:r w:rsidR="008935F2">
        <w:t xml:space="preserve"> velocities</w:t>
      </w:r>
      <w:r>
        <w:t xml:space="preserve"> </w:t>
      </w:r>
      <w:r w:rsidR="00821D1A">
        <w:t>(</w:t>
      </w:r>
      <w:r>
        <w:t>attempted to be</w:t>
      </w:r>
      <w:r w:rsidR="00821D1A">
        <w:t>)</w:t>
      </w:r>
      <w:r>
        <w:t xml:space="preserve"> scaled to </w:t>
      </w:r>
      <w:r w:rsidR="00096B54">
        <w:t>match the assigned temperature</w:t>
      </w:r>
      <w:r w:rsidR="008935F2">
        <w:t xml:space="preserve"> (for more details see </w:t>
      </w:r>
      <w:r w:rsidR="00821D1A">
        <w:t xml:space="preserve">the </w:t>
      </w:r>
      <w:r w:rsidR="008935F2">
        <w:t xml:space="preserve">source code file </w:t>
      </w:r>
      <w:r w:rsidR="008935F2" w:rsidRPr="00821D1A">
        <w:rPr>
          <w:noProof/>
        </w:rPr>
        <w:t>phasespace</w:t>
      </w:r>
      <w:r w:rsidR="008935F2">
        <w:t>.f90)</w:t>
      </w:r>
      <w:r w:rsidR="00096B54">
        <w:t xml:space="preserve">. </w:t>
      </w:r>
    </w:p>
    <w:p w:rsidR="00E272F3" w:rsidRDefault="008935F2" w:rsidP="003005FD">
      <w:r>
        <w:lastRenderedPageBreak/>
        <w:t>T</w:t>
      </w:r>
      <w:r w:rsidR="00096B54">
        <w:t>he element</w:t>
      </w:r>
      <w:r>
        <w:t>s</w:t>
      </w:r>
      <w:r w:rsidR="00096B54">
        <w:t xml:space="preserve"> </w:t>
      </w:r>
      <w:r w:rsidR="00096B54" w:rsidRPr="00096B54">
        <w:rPr>
          <w:rFonts w:ascii="Courier New" w:hAnsi="Courier New" w:cs="Courier New"/>
          <w:sz w:val="20"/>
          <w:szCs w:val="20"/>
        </w:rPr>
        <w:t>total-steps-initial-equilibration</w:t>
      </w:r>
      <w:r w:rsidR="00096B54">
        <w:t xml:space="preserve"> and </w:t>
      </w:r>
      <w:r w:rsidR="00096B54" w:rsidRPr="00096B54">
        <w:rPr>
          <w:rFonts w:ascii="Courier New" w:hAnsi="Courier New" w:cs="Courier New"/>
          <w:sz w:val="20"/>
          <w:szCs w:val="20"/>
        </w:rPr>
        <w:t>perform-initial-temperature-calibration</w:t>
      </w:r>
      <w:r>
        <w:t xml:space="preserve"> and its attributes control this initial simulation.</w:t>
      </w:r>
      <w:r w:rsidR="00096B54">
        <w:t xml:space="preserve"> </w:t>
      </w:r>
      <w:r w:rsidR="00D86935">
        <w:t xml:space="preserve">The </w:t>
      </w:r>
      <w:r w:rsidR="00096B54">
        <w:t xml:space="preserve">former </w:t>
      </w:r>
      <w:r>
        <w:t xml:space="preserve">is used to </w:t>
      </w:r>
      <w:r w:rsidR="00096B54">
        <w:t xml:space="preserve">set the total number of MD </w:t>
      </w:r>
      <w:r>
        <w:t xml:space="preserve">time steps </w:t>
      </w:r>
      <w:r w:rsidR="00096B54">
        <w:t>and the latter how</w:t>
      </w:r>
      <w:r>
        <w:t xml:space="preserve"> many of these </w:t>
      </w:r>
      <w:r w:rsidR="00096B54">
        <w:t>to us</w:t>
      </w:r>
      <w:r>
        <w:t xml:space="preserve">e for </w:t>
      </w:r>
      <w:r w:rsidR="00096B54">
        <w:t>calibrating the temperature by scaling the veloci</w:t>
      </w:r>
      <w:r w:rsidR="009B36CB">
        <w:t xml:space="preserve">ties up or down at intervals </w:t>
      </w:r>
      <w:r w:rsidR="00096B54">
        <w:t>determined by</w:t>
      </w:r>
      <w:r w:rsidR="00821D1A">
        <w:t xml:space="preserve"> the </w:t>
      </w:r>
      <w:r w:rsidR="00096B54">
        <w:t xml:space="preserve"> </w:t>
      </w:r>
      <w:r w:rsidR="00821D1A" w:rsidRPr="00096B54">
        <w:rPr>
          <w:rFonts w:ascii="Courier New" w:hAnsi="Courier New" w:cs="Courier New"/>
          <w:sz w:val="20"/>
          <w:szCs w:val="20"/>
        </w:rPr>
        <w:t>number</w:t>
      </w:r>
      <w:r w:rsidR="00821D1A" w:rsidRPr="00821D1A">
        <w:rPr>
          <w:rFonts w:ascii="Courier New" w:hAnsi="Courier New" w:cs="Courier New"/>
          <w:noProof/>
          <w:sz w:val="20"/>
          <w:szCs w:val="20"/>
        </w:rPr>
        <w:t xml:space="preserve"> </w:t>
      </w:r>
      <w:r w:rsidR="00821D1A">
        <w:t xml:space="preserve">attribute of </w:t>
      </w:r>
      <w:r w:rsidR="00096B54" w:rsidRPr="00821D1A">
        <w:rPr>
          <w:rFonts w:ascii="Courier New" w:hAnsi="Courier New" w:cs="Courier New"/>
          <w:noProof/>
          <w:sz w:val="20"/>
          <w:szCs w:val="20"/>
        </w:rPr>
        <w:t>adjust-temp-at-interval</w:t>
      </w:r>
      <w:r w:rsidR="00096B54">
        <w:t xml:space="preserve">. The </w:t>
      </w:r>
      <w:r w:rsidR="00096B54" w:rsidRPr="00096B54">
        <w:rPr>
          <w:rFonts w:ascii="Courier New" w:hAnsi="Courier New" w:cs="Courier New"/>
          <w:sz w:val="20"/>
          <w:szCs w:val="20"/>
        </w:rPr>
        <w:t>average-over</w:t>
      </w:r>
      <w:r w:rsidR="00096B54">
        <w:t xml:space="preserve"> </w:t>
      </w:r>
      <w:r>
        <w:t xml:space="preserve">attribute </w:t>
      </w:r>
      <w:r w:rsidR="00096B54">
        <w:t>set</w:t>
      </w:r>
      <w:r w:rsidR="00C8349C">
        <w:t>s</w:t>
      </w:r>
      <w:r w:rsidR="00096B54">
        <w:t xml:space="preserve"> the number of MD </w:t>
      </w:r>
      <w:r>
        <w:t xml:space="preserve">time </w:t>
      </w:r>
      <w:r w:rsidR="00096B54">
        <w:t xml:space="preserve">steps </w:t>
      </w:r>
      <w:r>
        <w:t>to average over for calculating the kinetic energy, total energy</w:t>
      </w:r>
      <w:r w:rsidR="009B36CB">
        <w:t xml:space="preserve"> etc</w:t>
      </w:r>
      <w:r>
        <w:t>.</w:t>
      </w:r>
      <w:r w:rsidR="009B36CB">
        <w:t xml:space="preserve"> </w:t>
      </w:r>
      <w:r>
        <w:t>in order</w:t>
      </w:r>
      <w:r w:rsidR="00096B54">
        <w:t xml:space="preserve"> to reduce st</w:t>
      </w:r>
      <w:r w:rsidR="009B36CB">
        <w:t>atistical noise. These average</w:t>
      </w:r>
      <w:r>
        <w:t xml:space="preserve">s </w:t>
      </w:r>
      <w:r w:rsidR="009B36CB">
        <w:t xml:space="preserve">are </w:t>
      </w:r>
      <w:r w:rsidR="00096B54">
        <w:t>used for printing purposes and for judging if a simulation has reac</w:t>
      </w:r>
      <w:r>
        <w:t xml:space="preserve">hed an acceptable equilibrium; as of this </w:t>
      </w:r>
      <w:r w:rsidRPr="00A33DD0">
        <w:rPr>
          <w:noProof/>
        </w:rPr>
        <w:t>writ</w:t>
      </w:r>
      <w:r w:rsidR="00A33DD0">
        <w:rPr>
          <w:noProof/>
        </w:rPr>
        <w:t>ing</w:t>
      </w:r>
      <w:r>
        <w:t>, required to be</w:t>
      </w:r>
      <w:r w:rsidR="00096B54">
        <w:t xml:space="preserve"> </w:t>
      </w:r>
      <w:r w:rsidR="009B36CB">
        <w:t xml:space="preserve">within 20% of </w:t>
      </w:r>
      <w:r w:rsidR="00D86935">
        <w:t>th</w:t>
      </w:r>
      <w:r w:rsidR="00C8349C">
        <w:t>e target</w:t>
      </w:r>
      <w:r w:rsidR="009B36CB">
        <w:t xml:space="preserve"> temperature and </w:t>
      </w:r>
      <w:r w:rsidR="00096B54">
        <w:t xml:space="preserve">the total energy </w:t>
      </w:r>
      <w:r>
        <w:t xml:space="preserve">must </w:t>
      </w:r>
      <w:r w:rsidR="00096B54">
        <w:t xml:space="preserve">drift </w:t>
      </w:r>
      <w:r>
        <w:t xml:space="preserve">less than 10% </w:t>
      </w:r>
      <w:r w:rsidR="00DD174F">
        <w:t xml:space="preserve">from </w:t>
      </w:r>
      <w:r w:rsidR="00096B54">
        <w:t>the last temperature adjustment to the velocities.</w:t>
      </w:r>
    </w:p>
    <w:p w:rsidR="00417CBF" w:rsidRDefault="00EA54EE" w:rsidP="003005FD">
      <w:r>
        <w:t>The MC part of the algorithm is controlled by:</w:t>
      </w:r>
    </w:p>
    <w:p w:rsidR="00EA54EE" w:rsidRPr="00EA54EE" w:rsidRDefault="008C2DB0" w:rsidP="00EA54EE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</w:t>
      </w:r>
      <w:r w:rsidR="00EA54EE" w:rsidRPr="00EA54EE">
        <w:rPr>
          <w:rFonts w:ascii="Courier New" w:hAnsi="Courier New" w:cs="Courier New"/>
          <w:sz w:val="20"/>
          <w:szCs w:val="20"/>
        </w:rPr>
        <w:t>&lt;mc-steps number="200" /&gt;</w:t>
      </w:r>
    </w:p>
    <w:p w:rsidR="00EA54EE" w:rsidRDefault="008C2DB0" w:rsidP="00C5080A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</w:t>
      </w:r>
      <w:r w:rsidR="00EA54EE" w:rsidRPr="00EA54EE">
        <w:rPr>
          <w:rFonts w:ascii="Courier New" w:hAnsi="Courier New" w:cs="Courier New"/>
          <w:sz w:val="20"/>
          <w:szCs w:val="20"/>
        </w:rPr>
        <w:t>&lt;temperature-mc val="1" /&gt;</w:t>
      </w:r>
    </w:p>
    <w:p w:rsidR="00C5080A" w:rsidRPr="00C5080A" w:rsidRDefault="00C5080A" w:rsidP="00C5080A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C5080A" w:rsidRDefault="00C5080A" w:rsidP="003005FD">
      <w:r w:rsidRPr="00EA54EE">
        <w:rPr>
          <w:rFonts w:ascii="Courier New" w:hAnsi="Courier New" w:cs="Courier New"/>
          <w:sz w:val="20"/>
          <w:szCs w:val="20"/>
        </w:rPr>
        <w:t>mc-steps</w:t>
      </w:r>
      <w:r>
        <w:t xml:space="preserve"> controls the number of MC steps (cycle</w:t>
      </w:r>
      <w:r w:rsidR="004E42B5">
        <w:t>s</w:t>
      </w:r>
      <w:r>
        <w:t xml:space="preserve">) where new PE parameters are randomly selected according to that </w:t>
      </w:r>
      <w:r w:rsidR="004E42B5">
        <w:t>specified within</w:t>
      </w:r>
      <w:r>
        <w:t xml:space="preserve"> the </w:t>
      </w:r>
      <w:r w:rsidRPr="00C5080A">
        <w:rPr>
          <w:rFonts w:ascii="Courier New" w:hAnsi="Courier New" w:cs="Courier New"/>
          <w:sz w:val="20"/>
          <w:szCs w:val="20"/>
        </w:rPr>
        <w:t>gpe</w:t>
      </w:r>
      <w:r>
        <w:t xml:space="preserve"> element.</w:t>
      </w:r>
      <w:r w:rsidR="004E42B5">
        <w:rPr>
          <w:rFonts w:ascii="Courier New" w:hAnsi="Courier New" w:cs="Courier New"/>
          <w:sz w:val="20"/>
          <w:szCs w:val="20"/>
        </w:rPr>
        <w:t xml:space="preserve"> </w:t>
      </w:r>
      <w:r w:rsidR="004E42B5" w:rsidRPr="00EA54EE">
        <w:rPr>
          <w:rFonts w:ascii="Courier New" w:hAnsi="Courier New" w:cs="Courier New"/>
          <w:sz w:val="20"/>
          <w:szCs w:val="20"/>
        </w:rPr>
        <w:t>temperature-mc</w:t>
      </w:r>
      <w:r w:rsidR="004E42B5">
        <w:t xml:space="preserve"> i</w:t>
      </w:r>
      <w:r>
        <w:t>s used to control the</w:t>
      </w:r>
      <w:r w:rsidR="004E42B5">
        <w:t xml:space="preserve"> Metropolis acceptance for the</w:t>
      </w:r>
      <w:r>
        <w:t xml:space="preserve"> random moves</w:t>
      </w:r>
      <w:r w:rsidR="004E42B5">
        <w:t xml:space="preserve"> using</w:t>
      </w:r>
      <w:r>
        <w:t xml:space="preserve">: </w:t>
      </w:r>
      <m:oMath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P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accept</m:t>
                </m:r>
                <m:ctrlPr>
                  <w:rPr>
                    <w:rFonts w:ascii="Cambria Math" w:hAnsi="Cambria Math"/>
                    <w:i/>
                  </w:rPr>
                </m:ctrlP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=m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,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w:rPr>
                        <w:rFonts w:ascii="Cambria Math" w:hAnsi="Cambria Math"/>
                      </w:rPr>
                      <m:t>exp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FO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old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-FO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ew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C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</m:func>
              </m:e>
            </m:d>
          </m:e>
        </m:func>
      </m:oMath>
      <w:r>
        <w:rPr>
          <w:rFonts w:eastAsiaTheme="minorEastAsia"/>
        </w:rPr>
        <w:t>.</w:t>
      </w:r>
    </w:p>
    <w:p w:rsidR="00C5080A" w:rsidRDefault="00C5080A" w:rsidP="003005FD">
      <w:r>
        <w:t>The MD simulations following the selection of P</w:t>
      </w:r>
      <w:r w:rsidR="004E42B5">
        <w:t>E parameters are controlled using</w:t>
      </w:r>
      <w:r>
        <w:t>:</w:t>
      </w:r>
    </w:p>
    <w:p w:rsidR="00C5080A" w:rsidRPr="00C5080A" w:rsidRDefault="00C5080A" w:rsidP="00C5080A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C5080A">
        <w:rPr>
          <w:rFonts w:ascii="Courier New" w:hAnsi="Courier New" w:cs="Courier New"/>
          <w:sz w:val="20"/>
          <w:szCs w:val="20"/>
        </w:rPr>
        <w:t xml:space="preserve">  &lt;md-steps-repeated-equilibration number="50000" average-over="1000" /&gt;</w:t>
      </w:r>
    </w:p>
    <w:p w:rsidR="00C5080A" w:rsidRPr="00C5080A" w:rsidRDefault="008C2DB0" w:rsidP="00C5080A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</w:t>
      </w:r>
      <w:r w:rsidR="00C5080A" w:rsidRPr="00C5080A">
        <w:rPr>
          <w:rFonts w:ascii="Courier New" w:hAnsi="Courier New" w:cs="Courier New"/>
          <w:sz w:val="20"/>
          <w:szCs w:val="20"/>
        </w:rPr>
        <w:t>&lt;perform-repeated-temperature-calibration&gt;</w:t>
      </w:r>
    </w:p>
    <w:p w:rsidR="00C5080A" w:rsidRPr="00C5080A" w:rsidRDefault="008C2DB0" w:rsidP="00C5080A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  </w:t>
      </w:r>
      <w:r w:rsidR="00C5080A" w:rsidRPr="00C5080A">
        <w:rPr>
          <w:rFonts w:ascii="Courier New" w:hAnsi="Courier New" w:cs="Courier New"/>
          <w:sz w:val="20"/>
          <w:szCs w:val="20"/>
        </w:rPr>
        <w:t>&lt;total-step-temp-cali-repeated number="40000" /&gt;</w:t>
      </w:r>
    </w:p>
    <w:p w:rsidR="00C5080A" w:rsidRPr="00C5080A" w:rsidRDefault="008C2DB0" w:rsidP="00C5080A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  </w:t>
      </w:r>
      <w:r w:rsidR="00C5080A" w:rsidRPr="00C5080A">
        <w:rPr>
          <w:rFonts w:ascii="Courier New" w:hAnsi="Courier New" w:cs="Courier New"/>
          <w:sz w:val="20"/>
          <w:szCs w:val="20"/>
        </w:rPr>
        <w:t>&lt;adjust-temp-at-interval-repeated number="1000" /&gt;</w:t>
      </w:r>
    </w:p>
    <w:p w:rsidR="00C5080A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</w:t>
      </w:r>
      <w:r w:rsidR="00C5080A" w:rsidRPr="00C5080A">
        <w:rPr>
          <w:rFonts w:ascii="Courier New" w:hAnsi="Courier New" w:cs="Courier New"/>
          <w:sz w:val="20"/>
          <w:szCs w:val="20"/>
        </w:rPr>
        <w:t>&lt;/perform-repeated-temperature-calibration&gt;</w:t>
      </w:r>
    </w:p>
    <w:p w:rsidR="008C2DB0" w:rsidRPr="008C2DB0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C5080A" w:rsidRDefault="00C5080A" w:rsidP="00C5080A">
      <w:r>
        <w:t xml:space="preserve">This elements and attributes </w:t>
      </w:r>
      <w:r w:rsidR="008C2DB0">
        <w:t>are names slightly different from those used for the initial MD simulation but otherwise should be self-explanatory.</w:t>
      </w:r>
    </w:p>
    <w:p w:rsidR="008C2DB0" w:rsidRDefault="008C2DB0" w:rsidP="00C5080A">
      <w:r>
        <w:t>How the histogram g(r,t) is calculated and how the time binning of g(r,t) is set is controlled by</w:t>
      </w:r>
    </w:p>
    <w:p w:rsidR="008C2DB0" w:rsidRPr="008C2DB0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</w:t>
      </w:r>
      <w:r w:rsidRPr="008C2DB0">
        <w:rPr>
          <w:rFonts w:ascii="Courier New" w:hAnsi="Courier New" w:cs="Courier New"/>
          <w:sz w:val="20"/>
          <w:szCs w:val="20"/>
        </w:rPr>
        <w:t>&lt;time-correlation&gt;</w:t>
      </w:r>
    </w:p>
    <w:p w:rsidR="008C2DB0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  </w:t>
      </w:r>
      <w:r w:rsidRPr="008C2DB0">
        <w:rPr>
          <w:rFonts w:ascii="Courier New" w:hAnsi="Courier New" w:cs="Courier New"/>
          <w:sz w:val="20"/>
          <w:szCs w:val="20"/>
        </w:rPr>
        <w:t>&lt;n-g-r-t-to</w:t>
      </w:r>
      <w:r>
        <w:rPr>
          <w:rFonts w:ascii="Courier New" w:hAnsi="Courier New" w:cs="Courier New"/>
          <w:sz w:val="20"/>
          <w:szCs w:val="20"/>
        </w:rPr>
        <w:t>-average-over number="20" /&gt;</w:t>
      </w:r>
    </w:p>
    <w:p w:rsidR="008C2DB0" w:rsidRPr="008C2DB0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  &lt;n-time-bin number="250" /&gt;</w:t>
      </w:r>
    </w:p>
    <w:p w:rsidR="008C2DB0" w:rsidRPr="008C2DB0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</w:t>
      </w:r>
      <w:r w:rsidRPr="008C2DB0">
        <w:rPr>
          <w:rFonts w:ascii="Courier New" w:hAnsi="Courier New" w:cs="Courier New"/>
          <w:sz w:val="20"/>
          <w:szCs w:val="20"/>
        </w:rPr>
        <w:t xml:space="preserve">   &lt;md-per-time-bin number="7" /&gt;  </w:t>
      </w:r>
    </w:p>
    <w:p w:rsidR="008C2DB0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  </w:t>
      </w:r>
      <w:r w:rsidRPr="008C2DB0">
        <w:rPr>
          <w:rFonts w:ascii="Courier New" w:hAnsi="Courier New" w:cs="Courier New"/>
          <w:sz w:val="20"/>
          <w:szCs w:val="20"/>
        </w:rPr>
        <w:t xml:space="preserve">&lt;n-md-step-between-buffers number="100" /&gt;  </w:t>
      </w:r>
    </w:p>
    <w:p w:rsidR="008C2DB0" w:rsidRDefault="008C2DB0" w:rsidP="005A2911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</w:t>
      </w:r>
      <w:r w:rsidR="005A2911">
        <w:rPr>
          <w:rFonts w:ascii="Courier New" w:hAnsi="Courier New" w:cs="Courier New"/>
          <w:sz w:val="20"/>
          <w:szCs w:val="20"/>
        </w:rPr>
        <w:t>&lt;/time-correlation&gt;</w:t>
      </w:r>
    </w:p>
    <w:p w:rsidR="005A2911" w:rsidRPr="005A2911" w:rsidRDefault="005A2911" w:rsidP="005A2911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2B283A" w:rsidRDefault="008C2DB0" w:rsidP="003005FD">
      <w:r w:rsidRPr="008C2DB0">
        <w:rPr>
          <w:rFonts w:ascii="Courier New" w:hAnsi="Courier New" w:cs="Courier New"/>
          <w:sz w:val="20"/>
          <w:szCs w:val="20"/>
        </w:rPr>
        <w:t>n-g-r-t-to</w:t>
      </w:r>
      <w:r>
        <w:rPr>
          <w:rFonts w:ascii="Courier New" w:hAnsi="Courier New" w:cs="Courier New"/>
          <w:sz w:val="20"/>
          <w:szCs w:val="20"/>
        </w:rPr>
        <w:t>-average-over</w:t>
      </w:r>
      <w:r>
        <w:t xml:space="preserve"> </w:t>
      </w:r>
      <w:r w:rsidR="004E42B5">
        <w:t>sets</w:t>
      </w:r>
      <w:r>
        <w:t xml:space="preserve"> how many times to calculate g(r,t) to reduce statistical noise. </w:t>
      </w:r>
      <w:r>
        <w:rPr>
          <w:rFonts w:ascii="Courier New" w:hAnsi="Courier New" w:cs="Courier New"/>
          <w:sz w:val="20"/>
          <w:szCs w:val="20"/>
        </w:rPr>
        <w:t>n-time-bin</w:t>
      </w:r>
      <w:r>
        <w:t xml:space="preserve"> </w:t>
      </w:r>
      <w:r w:rsidR="004E42B5">
        <w:t xml:space="preserve">sets </w:t>
      </w:r>
      <w:r>
        <w:t xml:space="preserve">the number of time bins to use for g(r,t) and </w:t>
      </w:r>
      <w:r w:rsidR="006B7CFC" w:rsidRPr="008C2DB0">
        <w:rPr>
          <w:rFonts w:ascii="Courier New" w:hAnsi="Courier New" w:cs="Courier New"/>
          <w:sz w:val="20"/>
          <w:szCs w:val="20"/>
        </w:rPr>
        <w:t>md-per-time-bin</w:t>
      </w:r>
      <w:r>
        <w:t xml:space="preserve"> </w:t>
      </w:r>
      <w:r w:rsidR="006B7CFC">
        <w:t>the wid</w:t>
      </w:r>
      <w:r w:rsidR="004E42B5">
        <w:t>th of a time bin measured in number</w:t>
      </w:r>
      <w:r w:rsidR="006B7CFC">
        <w:t xml:space="preserve"> of MD time steps. </w:t>
      </w:r>
      <w:r w:rsidR="006B7CFC" w:rsidRPr="008C2DB0">
        <w:rPr>
          <w:rFonts w:ascii="Courier New" w:hAnsi="Courier New" w:cs="Courier New"/>
          <w:sz w:val="20"/>
          <w:szCs w:val="20"/>
        </w:rPr>
        <w:t>n-md-step-between-buffers</w:t>
      </w:r>
      <w:r w:rsidR="006B7CFC">
        <w:t xml:space="preserve"> is used to co</w:t>
      </w:r>
      <w:r w:rsidR="004E42B5">
        <w:t xml:space="preserve">ntrol how far apart in time </w:t>
      </w:r>
      <w:r w:rsidR="006B7CFC">
        <w:t>individual g(r,t)</w:t>
      </w:r>
      <w:r w:rsidR="004E42B5">
        <w:t>s</w:t>
      </w:r>
      <w:r w:rsidR="006B7CFC">
        <w:t xml:space="preserve"> are calculated. The smaller this number the faster it takes to calculate </w:t>
      </w:r>
      <w:r w:rsidR="006B7CFC" w:rsidRPr="008C2DB0">
        <w:rPr>
          <w:rFonts w:ascii="Courier New" w:hAnsi="Courier New" w:cs="Courier New"/>
          <w:sz w:val="20"/>
          <w:szCs w:val="20"/>
        </w:rPr>
        <w:t>n-g-r-t-to</w:t>
      </w:r>
      <w:r w:rsidR="006B7CFC">
        <w:rPr>
          <w:rFonts w:ascii="Courier New" w:hAnsi="Courier New" w:cs="Courier New"/>
          <w:sz w:val="20"/>
          <w:szCs w:val="20"/>
        </w:rPr>
        <w:t>-average-over</w:t>
      </w:r>
      <w:r w:rsidR="004E42B5">
        <w:t xml:space="preserve"> g(r,t)s, but picking this value</w:t>
      </w:r>
      <w:r w:rsidR="006B7CFC">
        <w:t xml:space="preserve"> too small introduce unwanted correlation between the calculated g(r,t)</w:t>
      </w:r>
      <w:r w:rsidR="004E42B5">
        <w:t>s</w:t>
      </w:r>
      <w:r w:rsidR="006B7CFC">
        <w:t>. In the book by Rapaport wher</w:t>
      </w:r>
      <w:r w:rsidR="004E42B5">
        <w:t>e the concept of using buffers</w:t>
      </w:r>
      <w:r w:rsidR="006B7CFC">
        <w:t xml:space="preserve"> is taken </w:t>
      </w:r>
      <w:r w:rsidR="0038492D">
        <w:t xml:space="preserve">from Rapaport </w:t>
      </w:r>
      <w:r w:rsidR="006B7CFC">
        <w:t>writes “</w:t>
      </w:r>
      <w:r w:rsidR="002B283A">
        <w:t>overlap (between buffers) should be confined to time intervals over which the correlation between measurements has decayed to a comparatively small value</w:t>
      </w:r>
      <w:r w:rsidR="006B7CFC">
        <w:t>”.</w:t>
      </w:r>
      <w:r w:rsidR="002B283A">
        <w:t xml:space="preserve"> Note </w:t>
      </w:r>
      <w:r w:rsidR="002B283A" w:rsidRPr="008C2DB0">
        <w:rPr>
          <w:rFonts w:ascii="Courier New" w:hAnsi="Courier New" w:cs="Courier New"/>
          <w:sz w:val="20"/>
          <w:szCs w:val="20"/>
        </w:rPr>
        <w:t>n-md-step-between-buffers</w:t>
      </w:r>
      <w:r w:rsidR="002B283A">
        <w:t xml:space="preserve"> must not be bigger than </w:t>
      </w:r>
      <w:r w:rsidR="002B283A">
        <w:rPr>
          <w:rFonts w:ascii="Courier New" w:hAnsi="Courier New" w:cs="Courier New"/>
          <w:sz w:val="20"/>
          <w:szCs w:val="20"/>
        </w:rPr>
        <w:t>n-time-bin*</w:t>
      </w:r>
      <w:r w:rsidR="002B283A" w:rsidRPr="008C2DB0">
        <w:rPr>
          <w:rFonts w:ascii="Courier New" w:hAnsi="Courier New" w:cs="Courier New"/>
          <w:sz w:val="20"/>
          <w:szCs w:val="20"/>
        </w:rPr>
        <w:t>md-per-time-bin</w:t>
      </w:r>
      <w:r w:rsidR="0038492D">
        <w:t xml:space="preserve"> since this would slow </w:t>
      </w:r>
      <w:r w:rsidR="002B283A">
        <w:t>the calculation o</w:t>
      </w:r>
      <w:r w:rsidR="0038492D">
        <w:t>f g(r,t) compared to not using buffers</w:t>
      </w:r>
      <w:r w:rsidR="002B283A">
        <w:t xml:space="preserve">. The number of buffers will approximately equals  </w:t>
      </w:r>
      <w:r w:rsidR="002B283A">
        <w:rPr>
          <w:rFonts w:ascii="Courier New" w:hAnsi="Courier New" w:cs="Courier New"/>
          <w:sz w:val="20"/>
          <w:szCs w:val="20"/>
        </w:rPr>
        <w:t>n-time-bin*</w:t>
      </w:r>
      <w:r w:rsidR="002B283A" w:rsidRPr="008C2DB0">
        <w:rPr>
          <w:rFonts w:ascii="Courier New" w:hAnsi="Courier New" w:cs="Courier New"/>
          <w:sz w:val="20"/>
          <w:szCs w:val="20"/>
        </w:rPr>
        <w:t>md-per-time-bin</w:t>
      </w:r>
      <w:r w:rsidR="002B283A">
        <w:rPr>
          <w:rFonts w:ascii="Courier New" w:hAnsi="Courier New" w:cs="Courier New"/>
          <w:sz w:val="20"/>
          <w:szCs w:val="20"/>
        </w:rPr>
        <w:t>/</w:t>
      </w:r>
      <w:r w:rsidR="002B283A" w:rsidRPr="008C2DB0">
        <w:rPr>
          <w:rFonts w:ascii="Courier New" w:hAnsi="Courier New" w:cs="Courier New"/>
          <w:sz w:val="20"/>
          <w:szCs w:val="20"/>
        </w:rPr>
        <w:t>n-md-step-between-buffers</w:t>
      </w:r>
      <w:r w:rsidR="005D5CB3">
        <w:t xml:space="preserve"> and this number must be less than or equal to </w:t>
      </w:r>
      <w:r w:rsidR="005D5CB3" w:rsidRPr="008C2DB0">
        <w:rPr>
          <w:rFonts w:ascii="Courier New" w:hAnsi="Courier New" w:cs="Courier New"/>
          <w:sz w:val="20"/>
          <w:szCs w:val="20"/>
        </w:rPr>
        <w:t>n-g-r-t-to</w:t>
      </w:r>
      <w:r w:rsidR="005D5CB3">
        <w:rPr>
          <w:rFonts w:ascii="Courier New" w:hAnsi="Courier New" w:cs="Courier New"/>
          <w:sz w:val="20"/>
          <w:szCs w:val="20"/>
        </w:rPr>
        <w:t>-average-over</w:t>
      </w:r>
      <w:r w:rsidR="005D5CB3">
        <w:t xml:space="preserve">. In order to </w:t>
      </w:r>
      <w:r w:rsidR="005D5CB3">
        <w:lastRenderedPageBreak/>
        <w:t xml:space="preserve">avoid </w:t>
      </w:r>
      <w:r w:rsidR="0038492D">
        <w:t xml:space="preserve">disregarding </w:t>
      </w:r>
      <w:r w:rsidR="005D5CB3">
        <w:t>partial</w:t>
      </w:r>
      <w:r w:rsidR="0038492D">
        <w:t>ly calculated buffers the software will</w:t>
      </w:r>
      <w:r w:rsidR="005D5CB3">
        <w:t xml:space="preserve"> adjust </w:t>
      </w:r>
      <w:r w:rsidR="005D5CB3">
        <w:rPr>
          <w:rFonts w:ascii="Courier New" w:hAnsi="Courier New" w:cs="Courier New"/>
          <w:sz w:val="20"/>
          <w:szCs w:val="20"/>
        </w:rPr>
        <w:t>n-time-bin</w:t>
      </w:r>
      <w:r w:rsidR="0038492D">
        <w:t xml:space="preserve"> </w:t>
      </w:r>
      <w:r w:rsidR="005D5CB3">
        <w:t>to make it equal a multiple of the spacing between buffers</w:t>
      </w:r>
      <w:r w:rsidR="005A2911">
        <w:t>.</w:t>
      </w:r>
    </w:p>
    <w:p w:rsidR="00667C44" w:rsidRDefault="0037644F" w:rsidP="003005FD">
      <w:r>
        <w:t>As of this writing t</w:t>
      </w:r>
      <w:r w:rsidR="00667C44">
        <w:t>he radial binning, r-binning, of g(r,t) is control by:</w:t>
      </w:r>
    </w:p>
    <w:p w:rsidR="00667C44" w:rsidRDefault="00667C44" w:rsidP="00667C4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67C44">
        <w:rPr>
          <w:rFonts w:ascii="Courier New" w:hAnsi="Courier New" w:cs="Courier New"/>
          <w:sz w:val="20"/>
          <w:szCs w:val="20"/>
        </w:rPr>
        <w:t xml:space="preserve">    &lt;calculate-rdf&gt;</w:t>
      </w:r>
    </w:p>
    <w:p w:rsidR="0037644F" w:rsidRPr="0037644F" w:rsidRDefault="0037644F" w:rsidP="0037644F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37644F">
        <w:rPr>
          <w:rFonts w:ascii="Courier New" w:hAnsi="Courier New" w:cs="Courier New"/>
          <w:color w:val="00B050"/>
          <w:sz w:val="16"/>
          <w:szCs w:val="16"/>
        </w:rPr>
        <w:t xml:space="preserve">      &lt;!-- &lt;cal-rdf-at-interval number="50" /&gt;</w:t>
      </w:r>
    </w:p>
    <w:p w:rsidR="0037644F" w:rsidRPr="0037644F" w:rsidRDefault="0037644F" w:rsidP="0037644F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37644F">
        <w:rPr>
          <w:rFonts w:ascii="Courier New" w:hAnsi="Courier New" w:cs="Courier New"/>
          <w:color w:val="00B050"/>
          <w:sz w:val="16"/>
          <w:szCs w:val="16"/>
        </w:rPr>
        <w:t xml:space="preserve">      &lt;average-over-this-many-rdf number="20" /&gt; --&gt;</w:t>
      </w:r>
    </w:p>
    <w:p w:rsidR="0037644F" w:rsidRPr="00667C44" w:rsidRDefault="0037644F" w:rsidP="0037644F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667C44" w:rsidRPr="00667C44" w:rsidRDefault="00667C44" w:rsidP="00667C4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67C44">
        <w:rPr>
          <w:rFonts w:ascii="Courier New" w:hAnsi="Courier New" w:cs="Courier New"/>
          <w:sz w:val="20"/>
          <w:szCs w:val="20"/>
        </w:rPr>
        <w:t xml:space="preserve">      &lt;r-max units="AA" val="50.0" /&gt;</w:t>
      </w:r>
    </w:p>
    <w:p w:rsidR="00667C44" w:rsidRPr="00667C44" w:rsidRDefault="00667C44" w:rsidP="00667C4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67C44">
        <w:rPr>
          <w:rFonts w:ascii="Courier New" w:hAnsi="Courier New" w:cs="Courier New"/>
          <w:sz w:val="20"/>
          <w:szCs w:val="20"/>
        </w:rPr>
        <w:t xml:space="preserve">      &lt;bin-length units="AA" val="0.2" /&gt;</w:t>
      </w:r>
    </w:p>
    <w:p w:rsidR="00667C44" w:rsidRDefault="0037644F" w:rsidP="0037644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  &lt;/calculate-rdf&gt;</w:t>
      </w:r>
      <w:r w:rsidR="00667C44" w:rsidRPr="00667C44">
        <w:rPr>
          <w:rFonts w:ascii="Courier New" w:hAnsi="Courier New" w:cs="Courier New"/>
          <w:sz w:val="20"/>
          <w:szCs w:val="20"/>
        </w:rPr>
        <w:t xml:space="preserve"> </w:t>
      </w:r>
    </w:p>
    <w:p w:rsidR="0037644F" w:rsidRPr="0037644F" w:rsidRDefault="0037644F" w:rsidP="0037644F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55164F" w:rsidRDefault="0037644F" w:rsidP="003005FD">
      <w:r>
        <w:t xml:space="preserve">Where </w:t>
      </w:r>
      <w:r w:rsidRPr="00667C44">
        <w:rPr>
          <w:rFonts w:ascii="Courier New" w:hAnsi="Courier New" w:cs="Courier New"/>
          <w:sz w:val="20"/>
          <w:szCs w:val="20"/>
        </w:rPr>
        <w:t>r-max</w:t>
      </w:r>
      <w:r>
        <w:t xml:space="preserve"> and </w:t>
      </w:r>
      <w:r w:rsidRPr="00667C44">
        <w:rPr>
          <w:rFonts w:ascii="Courier New" w:hAnsi="Courier New" w:cs="Courier New"/>
          <w:sz w:val="20"/>
          <w:szCs w:val="20"/>
        </w:rPr>
        <w:t>bin-length</w:t>
      </w:r>
      <w:r>
        <w:t xml:space="preserve"> control the r-binning of g(r,t). </w:t>
      </w:r>
      <w:r w:rsidR="0038492D">
        <w:t>Further, where</w:t>
      </w:r>
      <w:r>
        <w:t xml:space="preserve"> </w:t>
      </w:r>
      <w:r w:rsidR="0038492D" w:rsidRPr="00667C44">
        <w:rPr>
          <w:rFonts w:ascii="Courier New" w:hAnsi="Courier New" w:cs="Courier New"/>
          <w:sz w:val="20"/>
          <w:szCs w:val="20"/>
        </w:rPr>
        <w:t>r-max</w:t>
      </w:r>
      <w:r w:rsidR="0038492D">
        <w:t xml:space="preserve"> </w:t>
      </w:r>
      <w:r>
        <w:t xml:space="preserve">is </w:t>
      </w:r>
      <w:r w:rsidR="0038492D">
        <w:t>larger than half the shortest</w:t>
      </w:r>
      <w:r>
        <w:t xml:space="preserve"> box e</w:t>
      </w:r>
      <w:r w:rsidR="0038492D">
        <w:t>dge of the</w:t>
      </w:r>
      <w:r>
        <w:t xml:space="preserve"> </w:t>
      </w:r>
      <w:r w:rsidRPr="0037644F">
        <w:rPr>
          <w:rFonts w:ascii="Courier New" w:hAnsi="Courier New" w:cs="Courier New"/>
          <w:sz w:val="20"/>
          <w:szCs w:val="20"/>
        </w:rPr>
        <w:t>structure</w:t>
      </w:r>
      <w:r w:rsidR="0038492D">
        <w:t xml:space="preserve"> it is reset to a value slightly smaller than this value. </w:t>
      </w:r>
      <w:r>
        <w:t xml:space="preserve"> Please note that </w:t>
      </w:r>
      <w:r w:rsidRPr="00667C44">
        <w:rPr>
          <w:rFonts w:ascii="Courier New" w:hAnsi="Courier New" w:cs="Courier New"/>
          <w:sz w:val="20"/>
          <w:szCs w:val="20"/>
        </w:rPr>
        <w:t>calculate-rdf</w:t>
      </w:r>
      <w:r>
        <w:t xml:space="preserve"> </w:t>
      </w:r>
      <w:r w:rsidR="0055164F">
        <w:t xml:space="preserve">needs to be specified with additional elements when used with algorithms that compares with structural data only, as of this writing this means RDF </w:t>
      </w:r>
      <w:r w:rsidR="0038492D">
        <w:t>data</w:t>
      </w:r>
      <w:r w:rsidR="0055164F">
        <w:t xml:space="preserve">. These are shown in the green comments and are </w:t>
      </w:r>
      <w:r w:rsidR="0055164F" w:rsidRPr="0055164F">
        <w:rPr>
          <w:rFonts w:ascii="Courier New" w:hAnsi="Courier New" w:cs="Courier New"/>
          <w:sz w:val="20"/>
          <w:szCs w:val="20"/>
        </w:rPr>
        <w:t>cal-rdf-at-interval</w:t>
      </w:r>
      <w:r w:rsidR="0055164F">
        <w:t xml:space="preserve"> which sets the num</w:t>
      </w:r>
      <w:r w:rsidR="0038492D">
        <w:t xml:space="preserve">ber of MD steps to move </w:t>
      </w:r>
      <w:r w:rsidR="0055164F">
        <w:t>before calculating another RDF</w:t>
      </w:r>
      <w:r w:rsidR="002F55FC">
        <w:t xml:space="preserve"> and </w:t>
      </w:r>
      <w:r w:rsidR="002F55FC" w:rsidRPr="002F55FC">
        <w:rPr>
          <w:rFonts w:ascii="Courier New" w:hAnsi="Courier New" w:cs="Courier New"/>
          <w:sz w:val="20"/>
          <w:szCs w:val="20"/>
        </w:rPr>
        <w:t>average-over-this-many-rdf</w:t>
      </w:r>
      <w:r w:rsidR="0038492D">
        <w:t xml:space="preserve"> </w:t>
      </w:r>
      <w:r w:rsidR="002F55FC">
        <w:t>sets the number of RDFs to average over to reduce st</w:t>
      </w:r>
      <w:r w:rsidR="0038492D">
        <w:t>atistical noise. Also, (</w:t>
      </w:r>
      <w:r w:rsidR="002F55FC">
        <w:t>confusing</w:t>
      </w:r>
      <w:r w:rsidR="0038492D">
        <w:t>ly</w:t>
      </w:r>
      <w:r w:rsidR="002F55FC">
        <w:t>, apologies for this</w:t>
      </w:r>
      <w:r w:rsidR="0038492D">
        <w:t>)</w:t>
      </w:r>
      <w:r w:rsidR="002F55FC">
        <w:t xml:space="preserve"> when used with an algorithm that compares with RDF data, </w:t>
      </w:r>
      <w:r w:rsidR="002F55FC" w:rsidRPr="00667C44">
        <w:rPr>
          <w:rFonts w:ascii="Courier New" w:hAnsi="Courier New" w:cs="Courier New"/>
          <w:sz w:val="20"/>
          <w:szCs w:val="20"/>
        </w:rPr>
        <w:t>r-max</w:t>
      </w:r>
      <w:r w:rsidR="002F55FC">
        <w:t xml:space="preserve"> and </w:t>
      </w:r>
      <w:r w:rsidR="002F55FC" w:rsidRPr="00667C44">
        <w:rPr>
          <w:rFonts w:ascii="Courier New" w:hAnsi="Courier New" w:cs="Courier New"/>
          <w:sz w:val="20"/>
          <w:szCs w:val="20"/>
        </w:rPr>
        <w:t>bin-length</w:t>
      </w:r>
      <w:r w:rsidR="0038492D">
        <w:t xml:space="preserve"> specify</w:t>
      </w:r>
      <w:r w:rsidR="002F55FC">
        <w:t xml:space="preserve"> the binning o</w:t>
      </w:r>
      <w:r w:rsidR="0038492D">
        <w:t>f the RDF to save to disk</w:t>
      </w:r>
      <w:r w:rsidR="002F55FC">
        <w:t xml:space="preserve">. </w:t>
      </w:r>
      <w:r w:rsidR="0038492D">
        <w:t xml:space="preserve">Here </w:t>
      </w:r>
      <w:r w:rsidR="002F55FC">
        <w:t xml:space="preserve">the </w:t>
      </w:r>
      <w:r w:rsidR="0038492D">
        <w:t xml:space="preserve">RDF </w:t>
      </w:r>
      <w:r w:rsidR="002F55FC">
        <w:t xml:space="preserve">binning </w:t>
      </w:r>
      <w:r w:rsidR="0038492D">
        <w:t xml:space="preserve">for comparing </w:t>
      </w:r>
      <w:r w:rsidR="002F55FC">
        <w:t xml:space="preserve">with the </w:t>
      </w:r>
      <w:r w:rsidR="0038492D">
        <w:t>data is taken from</w:t>
      </w:r>
      <w:r w:rsidR="002F55FC">
        <w:t xml:space="preserve"> </w:t>
      </w:r>
      <w:r w:rsidR="002F55FC" w:rsidRPr="00667C44">
        <w:rPr>
          <w:rFonts w:ascii="Courier New" w:hAnsi="Courier New" w:cs="Courier New"/>
          <w:sz w:val="20"/>
          <w:szCs w:val="20"/>
        </w:rPr>
        <w:t>r-max</w:t>
      </w:r>
      <w:r w:rsidR="0038492D">
        <w:t xml:space="preserve"> of</w:t>
      </w:r>
      <w:r w:rsidR="002F55FC">
        <w:t xml:space="preserve"> the </w:t>
      </w:r>
      <w:r w:rsidR="002F55FC" w:rsidRPr="002F55FC">
        <w:rPr>
          <w:rFonts w:ascii="Courier New" w:hAnsi="Courier New" w:cs="Courier New"/>
          <w:sz w:val="20"/>
          <w:szCs w:val="20"/>
        </w:rPr>
        <w:t>rdf-fom</w:t>
      </w:r>
      <w:r w:rsidR="002F55FC">
        <w:t xml:space="preserve">  element </w:t>
      </w:r>
      <w:r w:rsidR="0038492D">
        <w:t>and the bin length from the data</w:t>
      </w:r>
      <w:r w:rsidR="002F55FC">
        <w:t xml:space="preserve">.  </w:t>
      </w:r>
    </w:p>
    <w:p w:rsidR="00E91D6F" w:rsidRDefault="00E91D6F" w:rsidP="003005FD">
      <w:r>
        <w:t>When using the mdmc_control_time_cont</w:t>
      </w:r>
      <w:r w:rsidR="00C8349C">
        <w:t>rol algorithm the</w:t>
      </w:r>
      <w:r>
        <w:t xml:space="preserve"> </w:t>
      </w:r>
      <w:r w:rsidR="00AF6B6F">
        <w:t xml:space="preserve">PE parameters </w:t>
      </w:r>
      <w:r w:rsidR="00C8349C">
        <w:t xml:space="preserve">are optimised </w:t>
      </w:r>
      <w:r>
        <w:t xml:space="preserve">against </w:t>
      </w:r>
      <w:r w:rsidR="00AF6B6F">
        <w:t>dynamical structure factor information</w:t>
      </w:r>
      <w:r>
        <w:t>, e.g. S(q, omega). It</w:t>
      </w:r>
      <w:r w:rsidR="00063F0A">
        <w:t xml:space="preserve"> would make a lot of sense </w:t>
      </w:r>
      <w:r>
        <w:t>if the c</w:t>
      </w:r>
      <w:r w:rsidR="00063F0A">
        <w:t>alculated S(q, omega) would automatically</w:t>
      </w:r>
      <w:r>
        <w:t xml:space="preserve"> use the q and </w:t>
      </w:r>
      <w:r w:rsidRPr="00B2522E">
        <w:rPr>
          <w:noProof/>
        </w:rPr>
        <w:t>omega</w:t>
      </w:r>
      <w:r>
        <w:t xml:space="preserve"> values specified in the data file. However, this has no</w:t>
      </w:r>
      <w:r w:rsidR="00C8349C">
        <w:t>t been implemented yet, a</w:t>
      </w:r>
      <w:r>
        <w:t xml:space="preserve">pologies, </w:t>
      </w:r>
      <w:r w:rsidR="00C8349C">
        <w:t>and</w:t>
      </w:r>
      <w:r w:rsidR="00CC4A7A">
        <w:t xml:space="preserve"> currently these need to </w:t>
      </w:r>
      <w:r w:rsidR="00CC4A7A" w:rsidRPr="00CC4A7A">
        <w:rPr>
          <w:noProof/>
        </w:rPr>
        <w:t>be specif</w:t>
      </w:r>
      <w:r w:rsidR="00CC4A7A">
        <w:rPr>
          <w:noProof/>
        </w:rPr>
        <w:t>ied</w:t>
      </w:r>
      <w:r w:rsidR="00AF6B6F">
        <w:t xml:space="preserve"> explicitly</w:t>
      </w:r>
      <w:r>
        <w:t xml:space="preserve"> using the notation: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&lt;q-values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q start="0.42" step="0.42" n-step="2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q start="1.62" step="0.3" n-step="2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q start="2.58" step="0.42" n-step="2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q start="3.9" step="10000.0" n-step="0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&lt;/q-values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&lt;omega-values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omega start="0.0" step="0.02" n-step="10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omega start="0.25" step="0.05" n-step="15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omega start="1.1" step="0.1" n-step="9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&lt;/omega-values&gt;</w:t>
      </w:r>
    </w:p>
    <w:p w:rsidR="00096B54" w:rsidRDefault="00096B54" w:rsidP="003005FD"/>
    <w:p w:rsidR="00096B54" w:rsidRDefault="00096B54" w:rsidP="00096B54">
      <w:pPr>
        <w:pStyle w:val="Heading2"/>
      </w:pPr>
      <w:r>
        <w:t>Other features of the job file</w:t>
      </w:r>
    </w:p>
    <w:p w:rsidR="00096B54" w:rsidRDefault="00096B54" w:rsidP="00096B54">
      <w:r>
        <w:t>There is currently no user option for specifying an initial see</w:t>
      </w:r>
      <w:r w:rsidR="0065776A">
        <w:t>d for</w:t>
      </w:r>
      <w:r w:rsidR="00A90211">
        <w:t xml:space="preserve"> the random number generator</w:t>
      </w:r>
      <w:r>
        <w:t xml:space="preserve"> and therefore any</w:t>
      </w:r>
      <w:r w:rsidR="0065776A">
        <w:t xml:space="preserve"> run of MDMC will never </w:t>
      </w:r>
      <w:r>
        <w:t xml:space="preserve">match a previous run </w:t>
      </w:r>
      <w:r w:rsidR="0065776A">
        <w:t>even when</w:t>
      </w:r>
      <w:r w:rsidR="00A90211">
        <w:t xml:space="preserve"> exactly the same job file is used</w:t>
      </w:r>
      <w:r>
        <w:t xml:space="preserve">. </w:t>
      </w:r>
    </w:p>
    <w:p w:rsidR="009B36CB" w:rsidRDefault="009B36CB" w:rsidP="009B36CB">
      <w:pPr>
        <w:pStyle w:val="Heading2"/>
      </w:pPr>
      <w:r w:rsidRPr="00A33DD0">
        <w:rPr>
          <w:noProof/>
        </w:rPr>
        <w:lastRenderedPageBreak/>
        <w:t>Partial</w:t>
      </w:r>
      <w:r w:rsidR="00A33DD0">
        <w:rPr>
          <w:noProof/>
        </w:rPr>
        <w:t>ly</w:t>
      </w:r>
      <w:r>
        <w:t xml:space="preserve"> implemented features</w:t>
      </w:r>
    </w:p>
    <w:p w:rsidR="009B36CB" w:rsidRDefault="009B36CB" w:rsidP="00096B54">
      <w:r>
        <w:t>The MDMC</w:t>
      </w:r>
      <w:r w:rsidR="002A2BC5">
        <w:t xml:space="preserve"> code has been designed to accommodate</w:t>
      </w:r>
      <w:r>
        <w:t xml:space="preserve"> constraints such as fixed neighbours constraints (FNC)</w:t>
      </w:r>
      <w:r w:rsidR="002A2BC5">
        <w:t>. S</w:t>
      </w:r>
      <w:r>
        <w:t xml:space="preserve">ome </w:t>
      </w:r>
      <w:r w:rsidR="002A2BC5">
        <w:t>skeleton</w:t>
      </w:r>
      <w:r>
        <w:t xml:space="preserve"> code has been created for handling </w:t>
      </w:r>
      <w:r w:rsidR="002A2BC5">
        <w:t xml:space="preserve">this </w:t>
      </w:r>
      <w:r>
        <w:t xml:space="preserve">but </w:t>
      </w:r>
      <w:r w:rsidR="0065776A">
        <w:t>this feature is not</w:t>
      </w:r>
      <w:r w:rsidR="002A2BC5">
        <w:t xml:space="preserve"> fully implemented as of yet</w:t>
      </w:r>
      <w:r>
        <w:t>. The</w:t>
      </w:r>
      <w:r w:rsidR="002A2BC5">
        <w:t xml:space="preserve"> job file constraint notation which is not yet fully supported is:</w:t>
      </w:r>
    </w:p>
    <w:p w:rsidR="009B36CB" w:rsidRPr="00A76350" w:rsidRDefault="009B36CB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</w:t>
      </w:r>
      <w:r w:rsidRPr="00A76350">
        <w:rPr>
          <w:rFonts w:ascii="Courier New" w:hAnsi="Courier New" w:cs="Courier New"/>
          <w:b/>
          <w:sz w:val="20"/>
          <w:szCs w:val="20"/>
        </w:rPr>
        <w:t>constraints</w:t>
      </w:r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9B36CB" w:rsidRPr="00A76350" w:rsidRDefault="009B36CB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fnc-constraint filename="someFNCs.xml"&gt;&lt;/fnc-constraint&gt;</w:t>
      </w:r>
    </w:p>
    <w:p w:rsidR="009B36CB" w:rsidRPr="00A76350" w:rsidRDefault="009B36CB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cutoff-constraint /&gt;</w:t>
      </w:r>
    </w:p>
    <w:p w:rsidR="009B36CB" w:rsidRPr="00A76350" w:rsidRDefault="009B36CB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coordination-constraint /&gt;</w:t>
      </w:r>
    </w:p>
    <w:p w:rsidR="009B36CB" w:rsidRPr="00A76350" w:rsidRDefault="009B36CB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soft-cutoff-constraint /&gt; </w:t>
      </w:r>
    </w:p>
    <w:p w:rsidR="009B36CB" w:rsidRDefault="009B36CB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/constraints&gt;</w:t>
      </w:r>
    </w:p>
    <w:p w:rsidR="00A76350" w:rsidRPr="00A76350" w:rsidRDefault="00A76350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A152A5" w:rsidRPr="00372BD8" w:rsidRDefault="00A152A5" w:rsidP="009B36CB">
      <w:pPr>
        <w:spacing w:after="0" w:line="240" w:lineRule="auto"/>
        <w:rPr>
          <w:rFonts w:ascii="Courier" w:hAnsi="Courier"/>
          <w:sz w:val="20"/>
          <w:szCs w:val="20"/>
        </w:rPr>
      </w:pPr>
    </w:p>
    <w:p w:rsidR="00096B54" w:rsidRDefault="00A152A5" w:rsidP="003005FD">
      <w:r>
        <w:t>In a number of places in the job file t</w:t>
      </w:r>
      <w:r w:rsidR="0065776A">
        <w:t xml:space="preserve">he </w:t>
      </w:r>
      <w:r w:rsidR="0065776A" w:rsidRPr="00A76350">
        <w:rPr>
          <w:rFonts w:ascii="Courier New" w:hAnsi="Courier New" w:cs="Courier New"/>
          <w:sz w:val="20"/>
          <w:szCs w:val="20"/>
        </w:rPr>
        <w:t>units</w:t>
      </w:r>
      <w:r w:rsidR="0065776A">
        <w:t xml:space="preserve"> </w:t>
      </w:r>
      <w:r w:rsidR="0065776A" w:rsidRPr="00CC4A7A">
        <w:rPr>
          <w:noProof/>
        </w:rPr>
        <w:t>attribute</w:t>
      </w:r>
      <w:r>
        <w:t xml:space="preserve"> is used</w:t>
      </w:r>
      <w:r w:rsidR="0065776A">
        <w:t xml:space="preserve">. </w:t>
      </w:r>
      <w:r>
        <w:t>As of this writing these must be specified as shown in the example</w:t>
      </w:r>
      <w:r w:rsidR="0038492D">
        <w:t>s</w:t>
      </w:r>
      <w:r>
        <w:t xml:space="preserve"> in this user manual. It would</w:t>
      </w:r>
      <w:r w:rsidR="0065776A">
        <w:t xml:space="preserve"> be reasonably easy to extend this by adjusting the (XML) handler files in the MDMC code, see the technical documentation. </w:t>
      </w:r>
    </w:p>
    <w:p w:rsidR="003005FD" w:rsidRDefault="00E837C9" w:rsidP="00E837C9">
      <w:pPr>
        <w:pStyle w:val="Heading1"/>
      </w:pPr>
      <w:r>
        <w:t>The output</w:t>
      </w:r>
    </w:p>
    <w:p w:rsidR="00E837C9" w:rsidRDefault="004E006F" w:rsidP="003005FD">
      <w:r>
        <w:t>A</w:t>
      </w:r>
      <w:r w:rsidR="00E837C9">
        <w:t>ll algorithm</w:t>
      </w:r>
      <w:r>
        <w:t xml:space="preserve">s output </w:t>
      </w:r>
      <w:r w:rsidR="00E837C9">
        <w:t>job_log.tx</w:t>
      </w:r>
      <w:r w:rsidR="002A2BC5">
        <w:t>t, which</w:t>
      </w:r>
      <w:r>
        <w:t xml:space="preserve"> contains</w:t>
      </w:r>
      <w:r w:rsidR="00E837C9">
        <w:t xml:space="preserve"> </w:t>
      </w:r>
      <w:r>
        <w:t>logging information</w:t>
      </w:r>
      <w:r w:rsidR="00E837C9">
        <w:t>.</w:t>
      </w:r>
    </w:p>
    <w:p w:rsidR="00E837C9" w:rsidRDefault="00E837C9" w:rsidP="003005FD">
      <w:r>
        <w:t xml:space="preserve">The algorithms mdmc_control_time_corr and mdmc_control output mdmc_results.xml. This file contains an </w:t>
      </w:r>
      <w:r w:rsidR="004050CE">
        <w:t>XML entry for each change to</w:t>
      </w:r>
      <w:r w:rsidR="004E006F">
        <w:t xml:space="preserve"> the P</w:t>
      </w:r>
      <w:r w:rsidR="004050CE">
        <w:t>E parameters</w:t>
      </w:r>
      <w:r>
        <w:t>.</w:t>
      </w:r>
    </w:p>
    <w:p w:rsidR="00E837C9" w:rsidRDefault="004E006F" w:rsidP="003005FD">
      <w:r>
        <w:t xml:space="preserve">All </w:t>
      </w:r>
      <w:r w:rsidR="00E837C9">
        <w:t>remaining f</w:t>
      </w:r>
      <w:r>
        <w:t xml:space="preserve">iles </w:t>
      </w:r>
      <w:r w:rsidR="004050CE">
        <w:t>outputted should be self-</w:t>
      </w:r>
      <w:r>
        <w:t>explanatory</w:t>
      </w:r>
      <w:r w:rsidR="004050CE">
        <w:t xml:space="preserve"> from the filename. For example,</w:t>
      </w:r>
      <w:r>
        <w:t xml:space="preserve"> the output files</w:t>
      </w:r>
      <w:r w:rsidR="00E837C9">
        <w:t xml:space="preserve"> first_s_q_omega</w:t>
      </w:r>
      <w:r>
        <w:t>.xml and best_s_q_omega.xml are</w:t>
      </w:r>
      <w:r w:rsidR="00E837C9">
        <w:t xml:space="preserve"> the first and bes</w:t>
      </w:r>
      <w:r w:rsidR="004050CE">
        <w:t xml:space="preserve">t S(q, omega) found. The code of </w:t>
      </w:r>
      <w:r w:rsidR="003E6612">
        <w:t>each algorithm</w:t>
      </w:r>
      <w:r>
        <w:t xml:space="preserve"> is</w:t>
      </w:r>
      <w:r w:rsidR="00E837C9">
        <w:t xml:space="preserve"> </w:t>
      </w:r>
      <w:r>
        <w:t xml:space="preserve">fairly </w:t>
      </w:r>
      <w:r w:rsidR="00E837C9">
        <w:t xml:space="preserve">short and </w:t>
      </w:r>
      <w:r w:rsidR="003E6612">
        <w:t>may (easily)</w:t>
      </w:r>
      <w:r>
        <w:t xml:space="preserve"> be </w:t>
      </w:r>
      <w:r w:rsidR="00E837C9">
        <w:t xml:space="preserve">modified </w:t>
      </w:r>
      <w:r w:rsidR="00A152A5">
        <w:t>to return different</w:t>
      </w:r>
      <w:r>
        <w:t xml:space="preserve"> outputs</w:t>
      </w:r>
      <w:r w:rsidR="00E837C9">
        <w:t xml:space="preserve">.  </w:t>
      </w:r>
    </w:p>
    <w:p w:rsidR="00E837C9" w:rsidRDefault="00E837C9" w:rsidP="00E837C9">
      <w:pPr>
        <w:pStyle w:val="Heading2"/>
      </w:pPr>
      <w:r>
        <w:t xml:space="preserve">Scripts for displaying the output </w:t>
      </w:r>
    </w:p>
    <w:p w:rsidR="00E837C9" w:rsidRDefault="003E6612" w:rsidP="003005FD">
      <w:r>
        <w:t xml:space="preserve">The </w:t>
      </w:r>
      <w:r w:rsidR="00AF1187">
        <w:t>folder</w:t>
      </w:r>
      <w:r w:rsidR="00E837C9">
        <w:t xml:space="preserve"> </w:t>
      </w:r>
      <w:r w:rsidR="00E837C9" w:rsidRPr="003E6612">
        <w:rPr>
          <w:rFonts w:ascii="Courier" w:hAnsi="Courier"/>
        </w:rPr>
        <w:t>for_plotting_results</w:t>
      </w:r>
      <w:r w:rsidR="00E837C9">
        <w:t xml:space="preserve"> contains Matlab </w:t>
      </w:r>
      <w:r w:rsidR="00AF1187">
        <w:t xml:space="preserve">scripts for plotting and analysing </w:t>
      </w:r>
      <w:r w:rsidR="00E837C9">
        <w:t>MDMC output</w:t>
      </w:r>
      <w:r w:rsidR="00AF1187">
        <w:t>s</w:t>
      </w:r>
      <w:r w:rsidR="00C6536D">
        <w:t>. These ar</w:t>
      </w:r>
      <w:r w:rsidR="00AF1187">
        <w:t>e: (</w:t>
      </w:r>
      <w:r>
        <w:t>warning: they</w:t>
      </w:r>
      <w:r w:rsidR="00AF1187">
        <w:t xml:space="preserve"> have </w:t>
      </w:r>
      <w:r>
        <w:t xml:space="preserve">only </w:t>
      </w:r>
      <w:r w:rsidR="00AF1187">
        <w:t xml:space="preserve">been </w:t>
      </w:r>
      <w:r w:rsidR="00C6536D">
        <w:t>test</w:t>
      </w:r>
      <w:r w:rsidR="00AF1187">
        <w:t>ed with</w:t>
      </w:r>
      <w:r w:rsidR="00C6536D">
        <w:t xml:space="preserve"> </w:t>
      </w:r>
      <w:r>
        <w:t>a</w:t>
      </w:r>
      <w:r w:rsidR="00AF1187">
        <w:t>rgon data</w:t>
      </w:r>
      <w:r w:rsidR="00C6536D">
        <w:t>)</w:t>
      </w:r>
      <w:r w:rsidR="00E837C9">
        <w:t xml:space="preserve"> </w:t>
      </w:r>
    </w:p>
    <w:p w:rsidR="00E837C9" w:rsidRDefault="00C6536D" w:rsidP="00C6536D">
      <w:pPr>
        <w:pStyle w:val="ListParagraph"/>
        <w:numPr>
          <w:ilvl w:val="0"/>
          <w:numId w:val="4"/>
        </w:numPr>
      </w:pPr>
      <w:r w:rsidRPr="00C6536D">
        <w:t>analyseMDMCrun.m</w:t>
      </w:r>
      <w:r>
        <w:t>: read</w:t>
      </w:r>
      <w:r w:rsidR="0065776A">
        <w:t>s</w:t>
      </w:r>
      <w:r>
        <w:t xml:space="preserve"> mdmc_results.xml and plot</w:t>
      </w:r>
      <w:r w:rsidR="0065776A">
        <w:t>s</w:t>
      </w:r>
      <w:r>
        <w:t xml:space="preserve"> FOM as a function of MC steps for rejected and accepted moves.</w:t>
      </w:r>
    </w:p>
    <w:p w:rsidR="00C6536D" w:rsidRDefault="00C6536D" w:rsidP="00C6536D">
      <w:pPr>
        <w:pStyle w:val="ListParagraph"/>
        <w:numPr>
          <w:ilvl w:val="0"/>
          <w:numId w:val="4"/>
        </w:numPr>
      </w:pPr>
      <w:r w:rsidRPr="00C6536D">
        <w:t>analyseMDMCcorrelation.m</w:t>
      </w:r>
      <w:r>
        <w:t>: read</w:t>
      </w:r>
      <w:r w:rsidR="0065776A">
        <w:t>s</w:t>
      </w:r>
      <w:r>
        <w:t xml:space="preserve"> mdmc_results.xml and plot</w:t>
      </w:r>
      <w:r w:rsidR="0065776A">
        <w:t>s</w:t>
      </w:r>
      <w:r>
        <w:t xml:space="preserve"> </w:t>
      </w:r>
      <w:r w:rsidR="0065776A" w:rsidRPr="00C6536D">
        <w:t>Lennard-Jones</w:t>
      </w:r>
      <w:r w:rsidR="0065776A">
        <w:t xml:space="preserve"> PE parameter values for the accepted moves to look for correlation</w:t>
      </w:r>
      <w:r w:rsidR="003E6612">
        <w:t xml:space="preserve"> </w:t>
      </w:r>
      <w:r>
        <w:t>etc.</w:t>
      </w:r>
    </w:p>
    <w:p w:rsidR="00C6536D" w:rsidRDefault="00C6536D" w:rsidP="00C6536D">
      <w:pPr>
        <w:pStyle w:val="ListParagraph"/>
        <w:numPr>
          <w:ilvl w:val="0"/>
          <w:numId w:val="4"/>
        </w:numPr>
      </w:pPr>
      <w:r w:rsidRPr="00C6536D">
        <w:t>diff_s_q_omega.m</w:t>
      </w:r>
      <w:r>
        <w:t>: plot</w:t>
      </w:r>
      <w:r w:rsidR="0065776A">
        <w:t>s</w:t>
      </w:r>
      <w:r>
        <w:t xml:space="preserve"> the difference</w:t>
      </w:r>
      <w:r w:rsidR="0065776A">
        <w:t>s</w:t>
      </w:r>
      <w:r>
        <w:t xml:space="preserve"> between </w:t>
      </w:r>
      <w:r w:rsidR="003E6612">
        <w:t xml:space="preserve">two </w:t>
      </w:r>
      <w:r>
        <w:t>S(q, omega) files</w:t>
      </w:r>
    </w:p>
    <w:p w:rsidR="00C6536D" w:rsidRDefault="00C6536D" w:rsidP="00C6536D">
      <w:pPr>
        <w:pStyle w:val="ListParagraph"/>
        <w:numPr>
          <w:ilvl w:val="0"/>
          <w:numId w:val="4"/>
        </w:numPr>
      </w:pPr>
      <w:r w:rsidRPr="00C6536D">
        <w:t>read_einstein_diffuse_exp.m</w:t>
      </w:r>
      <w:r>
        <w:t xml:space="preserve">, </w:t>
      </w:r>
      <w:r w:rsidRPr="00C6536D">
        <w:t>read_G_d.m</w:t>
      </w:r>
      <w:r>
        <w:t xml:space="preserve">, </w:t>
      </w:r>
      <w:r w:rsidRPr="00C6536D">
        <w:t>read_G_s.m</w:t>
      </w:r>
      <w:r>
        <w:t xml:space="preserve">, </w:t>
      </w:r>
      <w:r w:rsidRPr="00C6536D">
        <w:t>read_h_d.m</w:t>
      </w:r>
      <w:r>
        <w:t>, read_h_s</w:t>
      </w:r>
      <w:r w:rsidRPr="00C6536D">
        <w:t>.m</w:t>
      </w:r>
      <w:r>
        <w:t xml:space="preserve">, </w:t>
      </w:r>
      <w:r w:rsidRPr="00C6536D">
        <w:t>read_rdf.m</w:t>
      </w:r>
      <w:r>
        <w:t xml:space="preserve">, </w:t>
      </w:r>
      <w:r w:rsidRPr="00C6536D">
        <w:t>read_s_q_omega.m</w:t>
      </w:r>
      <w:r>
        <w:t xml:space="preserve"> and read_s_q_time</w:t>
      </w:r>
      <w:r w:rsidRPr="00C6536D">
        <w:t>.m</w:t>
      </w:r>
      <w:r w:rsidR="003E6612">
        <w:t>: read different</w:t>
      </w:r>
      <w:r>
        <w:t xml:space="preserve"> MDMC data</w:t>
      </w:r>
      <w:r w:rsidR="003E6612">
        <w:t xml:space="preserve"> outputs and display such outputs</w:t>
      </w:r>
      <w:r>
        <w:t xml:space="preserve"> </w:t>
      </w:r>
    </w:p>
    <w:p w:rsidR="009502B3" w:rsidRDefault="0077366B" w:rsidP="0077366B">
      <w:pPr>
        <w:pStyle w:val="Heading1"/>
      </w:pPr>
      <w:r>
        <w:t>References</w:t>
      </w:r>
    </w:p>
    <w:p w:rsidR="0077366B" w:rsidRDefault="0077366B">
      <w:pPr>
        <w:widowControl w:val="0"/>
        <w:autoSpaceDE w:val="0"/>
        <w:autoSpaceDN w:val="0"/>
        <w:adjustRightInd w:val="0"/>
        <w:spacing w:after="140" w:line="288" w:lineRule="auto"/>
        <w:ind w:left="480" w:hanging="480"/>
      </w:pPr>
      <w:r>
        <w:rPr>
          <w:rFonts w:ascii="Times New Roman" w:hAnsi="Times New Roman" w:cs="Times New Roman"/>
          <w:sz w:val="24"/>
          <w:szCs w:val="24"/>
        </w:rPr>
        <w:t xml:space="preserve">Rapaport, D. C. (2004). </w:t>
      </w:r>
      <w:r>
        <w:rPr>
          <w:rFonts w:ascii="Times New Roman" w:hAnsi="Times New Roman" w:cs="Times New Roman"/>
          <w:i/>
          <w:iCs/>
          <w:sz w:val="24"/>
          <w:szCs w:val="24"/>
        </w:rPr>
        <w:t>The art of molecular dynamics simulation</w:t>
      </w:r>
      <w:r>
        <w:rPr>
          <w:rFonts w:ascii="Times New Roman" w:hAnsi="Times New Roman" w:cs="Times New Roman"/>
          <w:sz w:val="24"/>
          <w:szCs w:val="24"/>
        </w:rPr>
        <w:t>. Cambridge University Press.</w:t>
      </w:r>
    </w:p>
    <w:p w:rsidR="0077366B" w:rsidRPr="000E7A63" w:rsidRDefault="0077366B" w:rsidP="000E7A63"/>
    <w:sectPr w:rsidR="0077366B" w:rsidRPr="000E7A6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36E28E9"/>
    <w:multiLevelType w:val="hybridMultilevel"/>
    <w:tmpl w:val="5F9C6B12"/>
    <w:lvl w:ilvl="0" w:tplc="F9B096DE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DDF064F"/>
    <w:multiLevelType w:val="hybridMultilevel"/>
    <w:tmpl w:val="885A6C08"/>
    <w:lvl w:ilvl="0" w:tplc="BDD63F94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0935BFC"/>
    <w:multiLevelType w:val="hybridMultilevel"/>
    <w:tmpl w:val="37B0ADCC"/>
    <w:lvl w:ilvl="0" w:tplc="BDD63F94">
      <w:start w:val="1"/>
      <w:numFmt w:val="bullet"/>
      <w:lvlText w:val=""/>
      <w:lvlJc w:val="left"/>
      <w:pPr>
        <w:ind w:left="774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3">
    <w:nsid w:val="5FC37A26"/>
    <w:multiLevelType w:val="hybridMultilevel"/>
    <w:tmpl w:val="338CEA8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TYDIkMjIwtjAwsLSyUdpeDU4uLM/DyQAkPDWgAzbOq1LQAAAA=="/>
  </w:docVars>
  <w:rsids>
    <w:rsidRoot w:val="000E7A63"/>
    <w:rsid w:val="00063F0A"/>
    <w:rsid w:val="00071939"/>
    <w:rsid w:val="00096B54"/>
    <w:rsid w:val="000A7212"/>
    <w:rsid w:val="000B3CC8"/>
    <w:rsid w:val="000E7882"/>
    <w:rsid w:val="000E7A63"/>
    <w:rsid w:val="001024D1"/>
    <w:rsid w:val="001231C7"/>
    <w:rsid w:val="00133435"/>
    <w:rsid w:val="00156F39"/>
    <w:rsid w:val="001A56CF"/>
    <w:rsid w:val="001D06E7"/>
    <w:rsid w:val="001F06F5"/>
    <w:rsid w:val="00205209"/>
    <w:rsid w:val="002A2BC5"/>
    <w:rsid w:val="002B06BB"/>
    <w:rsid w:val="002B283A"/>
    <w:rsid w:val="002F55FC"/>
    <w:rsid w:val="003005FD"/>
    <w:rsid w:val="00310957"/>
    <w:rsid w:val="00311AEF"/>
    <w:rsid w:val="00312800"/>
    <w:rsid w:val="00372BD8"/>
    <w:rsid w:val="0037644F"/>
    <w:rsid w:val="0038492D"/>
    <w:rsid w:val="003E6612"/>
    <w:rsid w:val="004050CE"/>
    <w:rsid w:val="00417CBF"/>
    <w:rsid w:val="00492729"/>
    <w:rsid w:val="004932D2"/>
    <w:rsid w:val="004950AD"/>
    <w:rsid w:val="004B758A"/>
    <w:rsid w:val="004C75D4"/>
    <w:rsid w:val="004E006F"/>
    <w:rsid w:val="004E42B5"/>
    <w:rsid w:val="004F66FF"/>
    <w:rsid w:val="0055164F"/>
    <w:rsid w:val="0059277F"/>
    <w:rsid w:val="005A2911"/>
    <w:rsid w:val="005C5258"/>
    <w:rsid w:val="005D5CB3"/>
    <w:rsid w:val="005F29B4"/>
    <w:rsid w:val="0065776A"/>
    <w:rsid w:val="00666FC9"/>
    <w:rsid w:val="00667C44"/>
    <w:rsid w:val="006B7CFC"/>
    <w:rsid w:val="006D7395"/>
    <w:rsid w:val="007061F7"/>
    <w:rsid w:val="007066F3"/>
    <w:rsid w:val="00712B44"/>
    <w:rsid w:val="00716EEF"/>
    <w:rsid w:val="0071735E"/>
    <w:rsid w:val="00743B08"/>
    <w:rsid w:val="00744110"/>
    <w:rsid w:val="0077366B"/>
    <w:rsid w:val="00785DFA"/>
    <w:rsid w:val="007D6F13"/>
    <w:rsid w:val="007F068F"/>
    <w:rsid w:val="007F2B4B"/>
    <w:rsid w:val="00821D1A"/>
    <w:rsid w:val="008935F2"/>
    <w:rsid w:val="008A2DE5"/>
    <w:rsid w:val="008C2DB0"/>
    <w:rsid w:val="008D2A7C"/>
    <w:rsid w:val="00921A72"/>
    <w:rsid w:val="009502B3"/>
    <w:rsid w:val="009702F4"/>
    <w:rsid w:val="00974823"/>
    <w:rsid w:val="009A7073"/>
    <w:rsid w:val="009B36CB"/>
    <w:rsid w:val="009B6FBF"/>
    <w:rsid w:val="009D367B"/>
    <w:rsid w:val="009D7480"/>
    <w:rsid w:val="009F0BA7"/>
    <w:rsid w:val="00A152A5"/>
    <w:rsid w:val="00A33DD0"/>
    <w:rsid w:val="00A76350"/>
    <w:rsid w:val="00A7662D"/>
    <w:rsid w:val="00A90211"/>
    <w:rsid w:val="00AF1187"/>
    <w:rsid w:val="00AF6B6F"/>
    <w:rsid w:val="00B17756"/>
    <w:rsid w:val="00B2522E"/>
    <w:rsid w:val="00B619F5"/>
    <w:rsid w:val="00B83A91"/>
    <w:rsid w:val="00BB6726"/>
    <w:rsid w:val="00BD79F9"/>
    <w:rsid w:val="00BF3761"/>
    <w:rsid w:val="00C2032F"/>
    <w:rsid w:val="00C21DE5"/>
    <w:rsid w:val="00C5080A"/>
    <w:rsid w:val="00C52BF4"/>
    <w:rsid w:val="00C6536D"/>
    <w:rsid w:val="00C8349C"/>
    <w:rsid w:val="00CC4A7A"/>
    <w:rsid w:val="00CD29A5"/>
    <w:rsid w:val="00D11F56"/>
    <w:rsid w:val="00D131FC"/>
    <w:rsid w:val="00D16939"/>
    <w:rsid w:val="00D773EF"/>
    <w:rsid w:val="00D86935"/>
    <w:rsid w:val="00DC2640"/>
    <w:rsid w:val="00DD174F"/>
    <w:rsid w:val="00DE0905"/>
    <w:rsid w:val="00E272F3"/>
    <w:rsid w:val="00E5272D"/>
    <w:rsid w:val="00E74B4E"/>
    <w:rsid w:val="00E837C9"/>
    <w:rsid w:val="00E91D6F"/>
    <w:rsid w:val="00E92AA0"/>
    <w:rsid w:val="00EA1561"/>
    <w:rsid w:val="00EA54EE"/>
    <w:rsid w:val="00F01904"/>
    <w:rsid w:val="00F02B0E"/>
    <w:rsid w:val="00F06450"/>
    <w:rsid w:val="00FA35F7"/>
    <w:rsid w:val="00FE2D70"/>
    <w:rsid w:val="00FE5F46"/>
    <w:rsid w:val="00FF3F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E7A6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96B54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E7A63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0E7A63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0E7A6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ListParagraph">
    <w:name w:val="List Paragraph"/>
    <w:basedOn w:val="Normal"/>
    <w:uiPriority w:val="34"/>
    <w:qFormat/>
    <w:rsid w:val="000E7A63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96B5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7066F3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C52BF4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2BF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2BF4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E7A6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96B54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E7A63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0E7A63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0E7A6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ListParagraph">
    <w:name w:val="List Paragraph"/>
    <w:basedOn w:val="Normal"/>
    <w:uiPriority w:val="34"/>
    <w:qFormat/>
    <w:rsid w:val="000E7A63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96B5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7066F3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C52BF4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2BF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2BF4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MDMCproject/MDMC/releases" TargetMode="External"/><Relationship Id="rId3" Type="http://schemas.openxmlformats.org/officeDocument/2006/relationships/styles" Target="styles.xml"/><Relationship Id="rId7" Type="http://schemas.openxmlformats.org/officeDocument/2006/relationships/hyperlink" Target="https://github.com/MDMCproject/MDMC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85EA23D-2BEE-4448-BFC9-351A45AC780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82</TotalTime>
  <Pages>8</Pages>
  <Words>3207</Words>
  <Characters>18282</Characters>
  <Application>Microsoft Office Word</Application>
  <DocSecurity>0</DocSecurity>
  <Lines>152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TFC</Company>
  <LinksUpToDate>false</LinksUpToDate>
  <CharactersWithSpaces>214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jm64</dc:creator>
  <cp:lastModifiedBy>ajm64</cp:lastModifiedBy>
  <cp:revision>82</cp:revision>
  <dcterms:created xsi:type="dcterms:W3CDTF">2017-06-26T15:49:00Z</dcterms:created>
  <dcterms:modified xsi:type="dcterms:W3CDTF">2017-11-28T13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add3fe8-b484-3f8d-a86b-6a261a6089eb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